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1EB96B71" w:rsidR="00B9315B" w:rsidRPr="00A705E4" w:rsidRDefault="00CB41AF" w:rsidP="00CC78FF">
      <w:pPr>
        <w:spacing w:after="0" w:line="233" w:lineRule="auto"/>
        <w:jc w:val="center"/>
        <w:rPr>
          <w:rFonts w:ascii="Times New Roman" w:hAnsi="Times New Roman" w:cs="Times New Roman"/>
          <w:b/>
          <w:sz w:val="28"/>
        </w:rPr>
      </w:pPr>
      <w:r w:rsidRPr="00A705E4">
        <w:rPr>
          <w:rFonts w:ascii="Times New Roman" w:hAnsi="Times New Roman" w:cs="Times New Roman"/>
          <w:b/>
          <w:sz w:val="28"/>
        </w:rPr>
        <w:t>Dispozicija magistrskega dela</w:t>
      </w:r>
      <w:r w:rsidR="00CE1F11" w:rsidRPr="00A705E4">
        <w:rPr>
          <w:rFonts w:ascii="Times New Roman" w:hAnsi="Times New Roman" w:cs="Times New Roman"/>
          <w:b/>
          <w:sz w:val="28"/>
        </w:rPr>
        <w:t xml:space="preserve">: </w:t>
      </w:r>
      <w:r w:rsidR="00614DCF" w:rsidRPr="00A705E4">
        <w:rPr>
          <w:rFonts w:ascii="Times New Roman" w:hAnsi="Times New Roman" w:cs="Times New Roman"/>
          <w:b/>
          <w:sz w:val="28"/>
        </w:rPr>
        <w:t>Priložnosti in ovire</w:t>
      </w:r>
      <w:r w:rsidR="00F624A4" w:rsidRPr="00A705E4">
        <w:rPr>
          <w:rFonts w:ascii="Times New Roman" w:hAnsi="Times New Roman" w:cs="Times New Roman"/>
          <w:b/>
          <w:sz w:val="28"/>
        </w:rPr>
        <w:t xml:space="preserve"> uporabe </w:t>
      </w:r>
      <w:r w:rsidR="001762A3" w:rsidRPr="00A705E4">
        <w:rPr>
          <w:rFonts w:ascii="Times New Roman" w:hAnsi="Times New Roman" w:cs="Times New Roman"/>
          <w:b/>
          <w:sz w:val="28"/>
        </w:rPr>
        <w:t>strojnega učenja</w:t>
      </w:r>
      <w:r w:rsidR="00F624A4" w:rsidRPr="00A705E4">
        <w:rPr>
          <w:rFonts w:ascii="Times New Roman" w:hAnsi="Times New Roman" w:cs="Times New Roman"/>
          <w:b/>
          <w:sz w:val="28"/>
        </w:rPr>
        <w:t xml:space="preserve"> za trajnostno </w:t>
      </w:r>
      <w:r w:rsidR="00B54961">
        <w:rPr>
          <w:rFonts w:ascii="Times New Roman" w:hAnsi="Times New Roman" w:cs="Times New Roman"/>
          <w:b/>
          <w:sz w:val="28"/>
        </w:rPr>
        <w:t>upravljanje</w:t>
      </w:r>
      <w:r w:rsidR="00F624A4" w:rsidRPr="00A705E4">
        <w:rPr>
          <w:rFonts w:ascii="Times New Roman" w:hAnsi="Times New Roman" w:cs="Times New Roman"/>
          <w:b/>
          <w:sz w:val="28"/>
        </w:rPr>
        <w:t xml:space="preserve"> z vodnimi viri</w:t>
      </w:r>
    </w:p>
    <w:p w14:paraId="0B0D437B" w14:textId="77777777" w:rsidR="00CE1F11" w:rsidRPr="00A705E4" w:rsidRDefault="00CE1F11" w:rsidP="00CE1F11">
      <w:pPr>
        <w:spacing w:after="0" w:line="233" w:lineRule="auto"/>
        <w:jc w:val="both"/>
        <w:rPr>
          <w:rFonts w:ascii="Times New Roman" w:hAnsi="Times New Roman" w:cs="Times New Roman"/>
        </w:rPr>
      </w:pPr>
    </w:p>
    <w:p w14:paraId="16E27591" w14:textId="77777777" w:rsidR="00CE1F11" w:rsidRPr="00A705E4" w:rsidRDefault="00CE1F11" w:rsidP="00CE1F11">
      <w:pPr>
        <w:spacing w:after="0" w:line="233" w:lineRule="auto"/>
        <w:jc w:val="both"/>
        <w:rPr>
          <w:rFonts w:ascii="Times New Roman" w:hAnsi="Times New Roman" w:cs="Times New Roman"/>
        </w:rPr>
      </w:pP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 xml:space="preserve">Naslov magistrskega dela </w:t>
      </w:r>
    </w:p>
    <w:p w14:paraId="067C1851" w14:textId="51149F21" w:rsidR="009E3E34" w:rsidRPr="00A705E4" w:rsidRDefault="00B54961"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Priložnosti in ovire uporabe strojnega učenja za trajnostno upravljanje z vodnimi viri</w:t>
      </w:r>
    </w:p>
    <w:p w14:paraId="25856CAC" w14:textId="01D36B85" w:rsidR="00F57BD0" w:rsidRPr="00264C70" w:rsidRDefault="00264C70" w:rsidP="009E3E34">
      <w:pPr>
        <w:widowControl w:val="0"/>
        <w:spacing w:line="360" w:lineRule="auto"/>
        <w:jc w:val="both"/>
        <w:rPr>
          <w:rFonts w:ascii="Times New Roman" w:hAnsi="Times New Roman" w:cs="Times New Roman"/>
          <w:i/>
          <w:iCs/>
          <w:sz w:val="24"/>
          <w:szCs w:val="24"/>
        </w:rPr>
      </w:pPr>
      <w:r w:rsidRPr="00264C70">
        <w:rPr>
          <w:rFonts w:ascii="Times New Roman" w:hAnsi="Times New Roman" w:cs="Times New Roman"/>
          <w:i/>
          <w:iCs/>
          <w:sz w:val="24"/>
          <w:szCs w:val="24"/>
        </w:rPr>
        <w:t>TO-DO ANGLEŠKA VERZIJA</w:t>
      </w:r>
      <w:r w:rsidR="001837CE">
        <w:rPr>
          <w:rFonts w:ascii="Times New Roman" w:hAnsi="Times New Roman" w:cs="Times New Roman"/>
          <w:i/>
          <w:iCs/>
          <w:sz w:val="24"/>
          <w:szCs w:val="24"/>
        </w:rPr>
        <w:t xml:space="preserve"> NASLOVA</w:t>
      </w:r>
    </w:p>
    <w:p w14:paraId="41705675" w14:textId="2AA146DA" w:rsidR="00D341CC" w:rsidRPr="00A705E4" w:rsidRDefault="00E857A7" w:rsidP="00CB41AF">
      <w:pPr>
        <w:spacing w:after="0" w:line="233" w:lineRule="auto"/>
        <w:jc w:val="both"/>
        <w:rPr>
          <w:rFonts w:ascii="Times New Roman" w:hAnsi="Times New Roman" w:cs="Times New Roman"/>
          <w:b/>
          <w:sz w:val="28"/>
        </w:rPr>
      </w:pPr>
      <w:r w:rsidRPr="00A705E4">
        <w:rPr>
          <w:rFonts w:ascii="Times New Roman" w:hAnsi="Times New Roman" w:cs="Times New Roman"/>
          <w:b/>
          <w:sz w:val="28"/>
        </w:rPr>
        <w:t>Predmet</w:t>
      </w:r>
    </w:p>
    <w:p w14:paraId="0827E4BA" w14:textId="77777777" w:rsidR="00CB41AF" w:rsidRPr="00A705E4" w:rsidRDefault="00CB41AF" w:rsidP="00CB41AF">
      <w:pPr>
        <w:spacing w:after="0" w:line="233" w:lineRule="auto"/>
        <w:jc w:val="both"/>
        <w:rPr>
          <w:rFonts w:ascii="Times New Roman" w:hAnsi="Times New Roman" w:cs="Times New Roman"/>
          <w:b/>
          <w:sz w:val="28"/>
        </w:rPr>
      </w:pPr>
    </w:p>
    <w:p w14:paraId="33F22BBF" w14:textId="05D6D113" w:rsidR="00662F59" w:rsidRPr="00A705E4" w:rsidRDefault="00662F59"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Voda je eksistenčno kritična dobrina za katero nimamo alternativ. Od nje smo odvisna vsa živa bitja a žal jo v razvitem svetu že leta dojemamo kot samoumevno pravico.</w:t>
      </w:r>
    </w:p>
    <w:p w14:paraId="5091FBA1" w14:textId="4CBFDCC9" w:rsidR="00662F59"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Evropa je na</w:t>
      </w:r>
      <w:r w:rsidR="004F23F0" w:rsidRPr="00A705E4">
        <w:rPr>
          <w:rFonts w:ascii="Times New Roman" w:eastAsia="Times New Roman" w:hAnsi="Times New Roman" w:cs="Times New Roman"/>
          <w:sz w:val="24"/>
          <w:szCs w:val="24"/>
        </w:rPr>
        <w:t xml:space="preserve"> našo</w:t>
      </w:r>
      <w:r w:rsidRPr="00A705E4">
        <w:rPr>
          <w:rFonts w:ascii="Times New Roman" w:eastAsia="Times New Roman" w:hAnsi="Times New Roman" w:cs="Times New Roman"/>
          <w:sz w:val="24"/>
          <w:szCs w:val="24"/>
        </w:rPr>
        <w:t xml:space="preserve"> srečo z vodo bogat kontinent </w:t>
      </w:r>
      <w:r w:rsidR="00580C33" w:rsidRPr="00A705E4">
        <w:rPr>
          <w:rFonts w:ascii="Times New Roman" w:eastAsia="Times New Roman" w:hAnsi="Times New Roman" w:cs="Times New Roman"/>
          <w:sz w:val="24"/>
          <w:szCs w:val="24"/>
        </w:rPr>
        <w:t>zato lahko</w:t>
      </w:r>
      <w:r w:rsidRPr="00A705E4">
        <w:rPr>
          <w:rFonts w:ascii="Times New Roman" w:eastAsia="Times New Roman" w:hAnsi="Times New Roman" w:cs="Times New Roman"/>
          <w:sz w:val="24"/>
          <w:szCs w:val="24"/>
        </w:rPr>
        <w:t xml:space="preserve"> povprečen evorpejec porabi kar 105 litrvo pitne vode dnevno. </w:t>
      </w:r>
      <w:r w:rsidR="00662F59" w:rsidRPr="00A705E4">
        <w:rPr>
          <w:rFonts w:ascii="Times New Roman" w:eastAsia="Times New Roman" w:hAnsi="Times New Roman" w:cs="Times New Roman"/>
          <w:sz w:val="24"/>
          <w:szCs w:val="24"/>
        </w:rPr>
        <w:t xml:space="preserve">Evropska agencija za okolje ocenjuje, da se je od leta 1960 do 2010 zaloga obnovljivih virov vode </w:t>
      </w:r>
      <w:r w:rsidR="00D76B46">
        <w:rPr>
          <w:rFonts w:ascii="Times New Roman" w:eastAsia="Times New Roman" w:hAnsi="Times New Roman" w:cs="Times New Roman"/>
          <w:sz w:val="24"/>
          <w:szCs w:val="24"/>
        </w:rPr>
        <w:t xml:space="preserve">na prebivalca </w:t>
      </w:r>
      <w:r w:rsidR="00662F59" w:rsidRPr="00A705E4">
        <w:rPr>
          <w:rFonts w:ascii="Times New Roman" w:eastAsia="Times New Roman" w:hAnsi="Times New Roman" w:cs="Times New Roman"/>
          <w:sz w:val="24"/>
          <w:szCs w:val="24"/>
        </w:rPr>
        <w:t>v Evropi zmanjšala v povprečju za kar 24 odstotkov</w:t>
      </w:r>
      <w:r w:rsidR="00BA39B2" w:rsidRPr="00A705E4">
        <w:rPr>
          <w:rFonts w:ascii="Times New Roman" w:eastAsia="Times New Roman" w:hAnsi="Times New Roman" w:cs="Times New Roman"/>
          <w:sz w:val="24"/>
          <w:szCs w:val="24"/>
        </w:rPr>
        <w:t xml:space="preserve"> </w:t>
      </w:r>
      <w:r w:rsidR="00BA39B2"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BA39B2"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Water use and environmental pressures</w:t>
      </w:r>
      <w:r w:rsidR="001C1558" w:rsidRPr="00A705E4">
        <w:rPr>
          <w:rFonts w:ascii="Times New Roman" w:eastAsia="Times New Roman" w:hAnsi="Times New Roman" w:cs="Times New Roman"/>
          <w:noProof/>
          <w:sz w:val="24"/>
          <w:szCs w:val="24"/>
        </w:rPr>
        <w:t>, 2020)</w:t>
      </w:r>
      <w:r w:rsidR="00BA39B2" w:rsidRPr="00A705E4">
        <w:rPr>
          <w:rFonts w:ascii="Times New Roman" w:eastAsia="Times New Roman" w:hAnsi="Times New Roman" w:cs="Times New Roman"/>
          <w:sz w:val="24"/>
          <w:szCs w:val="24"/>
        </w:rPr>
        <w:fldChar w:fldCharType="end"/>
      </w:r>
      <w:r w:rsidR="00662F59" w:rsidRPr="00A705E4">
        <w:rPr>
          <w:rFonts w:ascii="Times New Roman" w:eastAsia="Times New Roman" w:hAnsi="Times New Roman" w:cs="Times New Roman"/>
          <w:sz w:val="24"/>
          <w:szCs w:val="24"/>
        </w:rPr>
        <w:t>. Temu botrujejo različni razlogi od rasti populacije, povečane gospodarske dejavnosti do podnebnih sprememb. Sušna obdobja so vse bolj pogosta leta 2014 je na jugu Evrope kar 40 odstotkov evropej</w:t>
      </w:r>
      <w:r w:rsidR="00A705E4">
        <w:rPr>
          <w:rFonts w:ascii="Times New Roman" w:eastAsia="Times New Roman" w:hAnsi="Times New Roman" w:cs="Times New Roman"/>
          <w:sz w:val="24"/>
          <w:szCs w:val="24"/>
        </w:rPr>
        <w:t>c</w:t>
      </w:r>
      <w:r w:rsidR="00662F59" w:rsidRPr="00A705E4">
        <w:rPr>
          <w:rFonts w:ascii="Times New Roman" w:eastAsia="Times New Roman" w:hAnsi="Times New Roman" w:cs="Times New Roman"/>
          <w:sz w:val="24"/>
          <w:szCs w:val="24"/>
        </w:rPr>
        <w:t xml:space="preserve">ev živelo v </w:t>
      </w:r>
      <w:r w:rsidRPr="00A705E4">
        <w:rPr>
          <w:rFonts w:ascii="Times New Roman" w:eastAsia="Times New Roman" w:hAnsi="Times New Roman" w:cs="Times New Roman"/>
          <w:sz w:val="24"/>
          <w:szCs w:val="24"/>
        </w:rPr>
        <w:t xml:space="preserve">območjih z kritično </w:t>
      </w:r>
      <w:r w:rsidR="003754D5">
        <w:rPr>
          <w:rFonts w:ascii="Times New Roman" w:eastAsia="Times New Roman" w:hAnsi="Times New Roman" w:cs="Times New Roman"/>
          <w:sz w:val="24"/>
          <w:szCs w:val="24"/>
        </w:rPr>
        <w:t xml:space="preserve">malo </w:t>
      </w:r>
      <w:r w:rsidRPr="00A705E4">
        <w:rPr>
          <w:rFonts w:ascii="Times New Roman" w:eastAsia="Times New Roman" w:hAnsi="Times New Roman" w:cs="Times New Roman"/>
          <w:sz w:val="24"/>
          <w:szCs w:val="24"/>
        </w:rPr>
        <w:t xml:space="preserve">količino vode. Za spopadanje z nastalo situacijo regulatorji trenutno </w:t>
      </w:r>
      <w:r w:rsidR="00E16304">
        <w:rPr>
          <w:rFonts w:ascii="Times New Roman" w:eastAsia="Times New Roman" w:hAnsi="Times New Roman" w:cs="Times New Roman"/>
          <w:sz w:val="24"/>
          <w:szCs w:val="24"/>
        </w:rPr>
        <w:t>prepovedujejo</w:t>
      </w:r>
      <w:r w:rsidRPr="00A705E4">
        <w:rPr>
          <w:rFonts w:ascii="Times New Roman" w:eastAsia="Times New Roman" w:hAnsi="Times New Roman" w:cs="Times New Roman"/>
          <w:sz w:val="24"/>
          <w:szCs w:val="24"/>
        </w:rPr>
        <w:t xml:space="preserve"> porabo vode za nenujne potrebe na primer avtopralnice in podobno...</w:t>
      </w:r>
    </w:p>
    <w:p w14:paraId="55EFFAD8" w14:textId="4C04927B" w:rsidR="00AB3E44"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Žal je drugod po svetu stanje še slabše svetovna zdravstvena organizacija WHO ocenjuje, da trenutno 2 miljardi ljudi po svetu nima dostop do sveže pitne vode</w:t>
      </w:r>
      <w:r w:rsidR="005F78AC" w:rsidRPr="00A705E4">
        <w:rPr>
          <w:rFonts w:ascii="Times New Roman" w:eastAsia="Times New Roman" w:hAnsi="Times New Roman" w:cs="Times New Roman"/>
          <w:sz w:val="24"/>
          <w:szCs w:val="24"/>
        </w:rPr>
        <w:t xml:space="preserve"> </w:t>
      </w:r>
      <w:r w:rsidR="005F78AC"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5F78AC"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Drinking-water</w:t>
      </w:r>
      <w:r w:rsidR="001C1558" w:rsidRPr="00A705E4">
        <w:rPr>
          <w:rFonts w:ascii="Times New Roman" w:eastAsia="Times New Roman" w:hAnsi="Times New Roman" w:cs="Times New Roman"/>
          <w:noProof/>
          <w:sz w:val="24"/>
          <w:szCs w:val="24"/>
        </w:rPr>
        <w:t>, 2019)</w:t>
      </w:r>
      <w:r w:rsidR="005F78AC" w:rsidRPr="00A705E4">
        <w:rPr>
          <w:rFonts w:ascii="Times New Roman" w:eastAsia="Times New Roman" w:hAnsi="Times New Roman" w:cs="Times New Roman"/>
          <w:sz w:val="24"/>
          <w:szCs w:val="24"/>
        </w:rPr>
        <w:fldChar w:fldCharType="end"/>
      </w:r>
      <w:r w:rsidRPr="00A705E4">
        <w:rPr>
          <w:rFonts w:ascii="Times New Roman" w:eastAsia="Times New Roman" w:hAnsi="Times New Roman" w:cs="Times New Roman"/>
          <w:sz w:val="24"/>
          <w:szCs w:val="24"/>
        </w:rPr>
        <w:t xml:space="preserve">. Hkrati napovedujejo tudi poslabšanje trenutne situacije in v bližni prihodnosti leta 2025 </w:t>
      </w:r>
      <w:r w:rsidR="001307A0">
        <w:rPr>
          <w:rFonts w:ascii="Times New Roman" w:eastAsia="Times New Roman" w:hAnsi="Times New Roman" w:cs="Times New Roman"/>
          <w:sz w:val="24"/>
          <w:szCs w:val="24"/>
        </w:rPr>
        <w:t xml:space="preserve">naj </w:t>
      </w:r>
      <w:r w:rsidRPr="00A705E4">
        <w:rPr>
          <w:rFonts w:ascii="Times New Roman" w:eastAsia="Times New Roman" w:hAnsi="Times New Roman" w:cs="Times New Roman"/>
          <w:sz w:val="24"/>
          <w:szCs w:val="24"/>
        </w:rPr>
        <w:t>bi se lahko ta številka povspela</w:t>
      </w:r>
      <w:r w:rsidR="00823530">
        <w:rPr>
          <w:rFonts w:ascii="Times New Roman" w:eastAsia="Times New Roman" w:hAnsi="Times New Roman" w:cs="Times New Roman"/>
          <w:sz w:val="24"/>
          <w:szCs w:val="24"/>
        </w:rPr>
        <w:t xml:space="preserve"> na</w:t>
      </w:r>
      <w:r w:rsidRPr="00A705E4">
        <w:rPr>
          <w:rFonts w:ascii="Times New Roman" w:eastAsia="Times New Roman" w:hAnsi="Times New Roman" w:cs="Times New Roman"/>
          <w:sz w:val="24"/>
          <w:szCs w:val="24"/>
        </w:rPr>
        <w:t xml:space="preserve"> kar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p>
    <w:p w14:paraId="3C83A609" w14:textId="0F6F165C" w:rsidR="00B32AA1" w:rsidRPr="00A705E4" w:rsidRDefault="00BA39B2" w:rsidP="00BA39B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Trenutno je v evropi glavni porabnik vodnih virov kmetijstvo oziroma aktivnosti povezane z agrokultuo za katere porabimo kar </w:t>
      </w:r>
      <w:r w:rsidR="003F6736" w:rsidRPr="00A705E4">
        <w:rPr>
          <w:rFonts w:ascii="Times New Roman" w:eastAsia="Times New Roman" w:hAnsi="Times New Roman" w:cs="Times New Roman"/>
          <w:sz w:val="24"/>
          <w:szCs w:val="24"/>
        </w:rPr>
        <w:t>40</w:t>
      </w:r>
      <w:r w:rsidR="0002351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odstotkov</w:t>
      </w:r>
      <w:r w:rsidR="00816028">
        <w:rPr>
          <w:rFonts w:ascii="Times New Roman" w:eastAsia="Times New Roman" w:hAnsi="Times New Roman" w:cs="Times New Roman"/>
          <w:sz w:val="24"/>
          <w:szCs w:val="24"/>
        </w:rPr>
        <w:t xml:space="preserve"> obnovljivih</w:t>
      </w:r>
      <w:r w:rsidRPr="00A705E4">
        <w:rPr>
          <w:rFonts w:ascii="Times New Roman" w:eastAsia="Times New Roman" w:hAnsi="Times New Roman" w:cs="Times New Roman"/>
          <w:sz w:val="24"/>
          <w:szCs w:val="24"/>
        </w:rPr>
        <w:t xml:space="preserve"> vodnih kapacitet. Ogromne količine vode pa so potrebne tudi za druge industrijske panoge, ki sprva nito tako očitne, na primer za </w:t>
      </w:r>
      <w:r w:rsidR="00CA4AFF" w:rsidRPr="00A705E4">
        <w:rPr>
          <w:rFonts w:ascii="Times New Roman" w:eastAsia="Times New Roman" w:hAnsi="Times New Roman" w:cs="Times New Roman"/>
          <w:sz w:val="24"/>
          <w:szCs w:val="24"/>
        </w:rPr>
        <w:t>izdelavo</w:t>
      </w:r>
      <w:r w:rsidR="002A160F" w:rsidRPr="00A705E4">
        <w:rPr>
          <w:rFonts w:ascii="Times New Roman" w:eastAsia="Times New Roman" w:hAnsi="Times New Roman" w:cs="Times New Roman"/>
          <w:sz w:val="24"/>
          <w:szCs w:val="24"/>
        </w:rPr>
        <w:t xml:space="preserve"> računalniških integriranih vezij in procesorjev.</w:t>
      </w:r>
    </w:p>
    <w:p w14:paraId="0B5B0F55" w14:textId="549DEBD2" w:rsidR="00CC5068" w:rsidRPr="00A705E4" w:rsidRDefault="00FE0319" w:rsidP="003E47A5">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Ker sta gospodarstvo in porabljena količina vode tesno povezana Eurostat </w:t>
      </w:r>
      <w:r w:rsidR="009B3C12">
        <w:rPr>
          <w:rFonts w:ascii="Times New Roman" w:eastAsia="Times New Roman" w:hAnsi="Times New Roman" w:cs="Times New Roman"/>
          <w:sz w:val="24"/>
          <w:szCs w:val="24"/>
        </w:rPr>
        <w:t xml:space="preserve">z indeksom vodne produktivnosti </w:t>
      </w:r>
      <w:r w:rsidRPr="00A705E4">
        <w:rPr>
          <w:rFonts w:ascii="Times New Roman" w:eastAsia="Times New Roman" w:hAnsi="Times New Roman" w:cs="Times New Roman"/>
          <w:sz w:val="24"/>
          <w:szCs w:val="24"/>
        </w:rPr>
        <w:t>že od leta 1990 dalje meri kako učinkovito članice</w:t>
      </w:r>
      <w:r w:rsidR="00AC1363">
        <w:rPr>
          <w:rFonts w:ascii="Times New Roman" w:eastAsia="Times New Roman" w:hAnsi="Times New Roman" w:cs="Times New Roman"/>
          <w:sz w:val="24"/>
          <w:szCs w:val="24"/>
        </w:rPr>
        <w:t xml:space="preserve"> EU</w:t>
      </w:r>
      <w:r w:rsidRPr="00A705E4">
        <w:rPr>
          <w:rFonts w:ascii="Times New Roman" w:eastAsia="Times New Roman" w:hAnsi="Times New Roman" w:cs="Times New Roman"/>
          <w:sz w:val="24"/>
          <w:szCs w:val="24"/>
        </w:rPr>
        <w:t xml:space="preserve"> </w:t>
      </w:r>
      <w:r w:rsidR="00807BF6">
        <w:rPr>
          <w:rFonts w:ascii="Times New Roman" w:eastAsia="Times New Roman" w:hAnsi="Times New Roman" w:cs="Times New Roman"/>
          <w:sz w:val="24"/>
          <w:szCs w:val="24"/>
        </w:rPr>
        <w:t>porabljajo</w:t>
      </w:r>
      <w:r w:rsidRPr="00A705E4">
        <w:rPr>
          <w:rFonts w:ascii="Times New Roman" w:eastAsia="Times New Roman" w:hAnsi="Times New Roman" w:cs="Times New Roman"/>
          <w:sz w:val="24"/>
          <w:szCs w:val="24"/>
        </w:rPr>
        <w:t xml:space="preserve"> vodo</w:t>
      </w:r>
      <w:r w:rsidR="009B3C12">
        <w:rPr>
          <w:rFonts w:ascii="Times New Roman" w:eastAsia="Times New Roman" w:hAnsi="Times New Roman" w:cs="Times New Roman"/>
          <w:sz w:val="24"/>
          <w:szCs w:val="24"/>
        </w:rPr>
        <w:t>. Indeks</w:t>
      </w:r>
      <w:r w:rsidR="001970CE" w:rsidRPr="00A705E4">
        <w:rPr>
          <w:rFonts w:ascii="Times New Roman" w:eastAsia="Times New Roman" w:hAnsi="Times New Roman" w:cs="Times New Roman"/>
          <w:sz w:val="24"/>
          <w:szCs w:val="24"/>
        </w:rPr>
        <w:t xml:space="preserve"> </w:t>
      </w:r>
      <w:r w:rsidR="00D45A68" w:rsidRPr="00A705E4">
        <w:rPr>
          <w:rFonts w:ascii="Times New Roman" w:eastAsia="Times New Roman" w:hAnsi="Times New Roman" w:cs="Times New Roman"/>
          <w:sz w:val="24"/>
          <w:szCs w:val="24"/>
        </w:rPr>
        <w:t>signalizira</w:t>
      </w:r>
      <w:r w:rsidR="001970CE" w:rsidRPr="00A705E4">
        <w:rPr>
          <w:rFonts w:ascii="Times New Roman" w:eastAsia="Times New Roman" w:hAnsi="Times New Roman" w:cs="Times New Roman"/>
          <w:sz w:val="24"/>
          <w:szCs w:val="24"/>
        </w:rPr>
        <w:t xml:space="preserve"> koliko dodane vrednosti v evrih članica istrži za porabljeni kubični meter vode </w:t>
      </w:r>
      <w:r w:rsidR="001970CE" w:rsidRPr="00A705E4">
        <w:rPr>
          <w:rFonts w:ascii="Times New Roman" w:eastAsia="Times New Roman" w:hAnsi="Times New Roman" w:cs="Times New Roman"/>
          <w:sz w:val="24"/>
          <w:szCs w:val="24"/>
        </w:rPr>
        <w:fldChar w:fldCharType="begin" w:fldLock="1"/>
      </w:r>
      <w:r w:rsidR="00391F4D" w:rsidRPr="00A705E4">
        <w:rPr>
          <w:rFonts w:ascii="Times New Roman" w:eastAsia="Times New Roman" w:hAnsi="Times New Roman" w:cs="Times New Roman"/>
          <w:sz w:val="24"/>
          <w:szCs w:val="24"/>
        </w:rPr>
        <w:instrText>ADDIN CSL_CITATION {"citationItems":[{"id":"ITEM-1","itemData":{"URL":"https://ec.europa.eu/eurostat/web/products-datasets/-/t2020_rd210","abstract":"Water productivity indicates how much economic output is produced per cubic meter of fresh water abstracted (in EUR per m3 or PPS per m3). It serves as a measure of the efficiency of water use.","accessed":{"date-parts":[["2021","2","15"]]},"container-title":"Eurostat","id":"ITEM-1","issued":{"date-parts":[["2018"]]},"title":"Water productivity","type":"webpage"},"uris":["http://www.mendeley.com/documents/?uuid=bb0bbb93-e100-3532-ba52-6d815ac82f5d"]}],"mendeley":{"formattedCitation":"(&lt;i&gt;Water productivity&lt;/i&gt;, 2018)","plainTextFormattedCitation":"(Water productivity, 2018)","previouslyFormattedCitation":"(&lt;i&gt;Water productivity&lt;/i&gt;, 2018)"},"properties":{"noteIndex":0},"schema":"https://github.com/citation-style-language/schema/raw/master/csl-citation.json"}</w:instrText>
      </w:r>
      <w:r w:rsidR="001970CE" w:rsidRPr="00A705E4">
        <w:rPr>
          <w:rFonts w:ascii="Times New Roman" w:eastAsia="Times New Roman" w:hAnsi="Times New Roman" w:cs="Times New Roman"/>
          <w:sz w:val="24"/>
          <w:szCs w:val="24"/>
        </w:rPr>
        <w:fldChar w:fldCharType="separate"/>
      </w:r>
      <w:r w:rsidR="000C4E01" w:rsidRPr="00A705E4">
        <w:rPr>
          <w:rFonts w:ascii="Times New Roman" w:eastAsia="Times New Roman" w:hAnsi="Times New Roman" w:cs="Times New Roman"/>
          <w:noProof/>
          <w:sz w:val="24"/>
          <w:szCs w:val="24"/>
        </w:rPr>
        <w:t>(</w:t>
      </w:r>
      <w:r w:rsidR="000C4E01" w:rsidRPr="00A705E4">
        <w:rPr>
          <w:rFonts w:ascii="Times New Roman" w:eastAsia="Times New Roman" w:hAnsi="Times New Roman" w:cs="Times New Roman"/>
          <w:i/>
          <w:noProof/>
          <w:sz w:val="24"/>
          <w:szCs w:val="24"/>
        </w:rPr>
        <w:t>Water productivity</w:t>
      </w:r>
      <w:r w:rsidR="000C4E01" w:rsidRPr="00A705E4">
        <w:rPr>
          <w:rFonts w:ascii="Times New Roman" w:eastAsia="Times New Roman" w:hAnsi="Times New Roman" w:cs="Times New Roman"/>
          <w:noProof/>
          <w:sz w:val="24"/>
          <w:szCs w:val="24"/>
        </w:rPr>
        <w:t>, 2018)</w:t>
      </w:r>
      <w:r w:rsidR="001970CE" w:rsidRPr="00A705E4">
        <w:rPr>
          <w:rFonts w:ascii="Times New Roman" w:eastAsia="Times New Roman" w:hAnsi="Times New Roman" w:cs="Times New Roman"/>
          <w:sz w:val="24"/>
          <w:szCs w:val="24"/>
        </w:rPr>
        <w:fldChar w:fldCharType="end"/>
      </w:r>
      <w:r w:rsidR="001970CE" w:rsidRPr="00A705E4">
        <w:rPr>
          <w:rFonts w:ascii="Times New Roman" w:eastAsia="Times New Roman" w:hAnsi="Times New Roman" w:cs="Times New Roman"/>
          <w:sz w:val="24"/>
          <w:szCs w:val="24"/>
        </w:rPr>
        <w:t>.</w:t>
      </w:r>
      <w:r w:rsidR="00B32AA1" w:rsidRPr="00A705E4">
        <w:rPr>
          <w:rFonts w:ascii="Times New Roman" w:eastAsia="Times New Roman" w:hAnsi="Times New Roman" w:cs="Times New Roman"/>
          <w:sz w:val="24"/>
          <w:szCs w:val="24"/>
        </w:rPr>
        <w:t xml:space="preserve"> </w:t>
      </w:r>
      <w:r w:rsidR="00B00777" w:rsidRPr="00A705E4">
        <w:rPr>
          <w:rFonts w:ascii="Times New Roman" w:eastAsia="Times New Roman" w:hAnsi="Times New Roman" w:cs="Times New Roman"/>
          <w:sz w:val="24"/>
          <w:szCs w:val="24"/>
        </w:rPr>
        <w:t>Evropska unija oziroma njena agencija za okolje se</w:t>
      </w:r>
      <w:r w:rsidR="00AB4BC0">
        <w:rPr>
          <w:rFonts w:ascii="Times New Roman" w:eastAsia="Times New Roman" w:hAnsi="Times New Roman" w:cs="Times New Roman"/>
          <w:sz w:val="24"/>
          <w:szCs w:val="24"/>
        </w:rPr>
        <w:t xml:space="preserve"> tako</w:t>
      </w:r>
      <w:r w:rsidR="00B00777" w:rsidRPr="00A705E4">
        <w:rPr>
          <w:rFonts w:ascii="Times New Roman" w:eastAsia="Times New Roman" w:hAnsi="Times New Roman" w:cs="Times New Roman"/>
          <w:sz w:val="24"/>
          <w:szCs w:val="24"/>
        </w:rPr>
        <w:t xml:space="preserve"> že dolgo časa zavzema za učinkovito ravnanje z vodnimi viri</w:t>
      </w:r>
      <w:r w:rsidR="00CC06EC" w:rsidRPr="00A705E4">
        <w:rPr>
          <w:rFonts w:ascii="Times New Roman" w:eastAsia="Times New Roman" w:hAnsi="Times New Roman" w:cs="Times New Roman"/>
          <w:sz w:val="24"/>
          <w:szCs w:val="24"/>
        </w:rPr>
        <w:t xml:space="preserve">. Eden izmed glavnih ukrepov je tako sprejemanje regulacij, ki bi </w:t>
      </w:r>
      <w:r w:rsidR="00D17FFD" w:rsidRPr="00A705E4">
        <w:rPr>
          <w:rFonts w:ascii="Times New Roman" w:eastAsia="Times New Roman" w:hAnsi="Times New Roman" w:cs="Times New Roman"/>
          <w:sz w:val="24"/>
          <w:szCs w:val="24"/>
        </w:rPr>
        <w:t>zagotovili</w:t>
      </w:r>
      <w:r w:rsidR="003E47A5" w:rsidRPr="00A705E4">
        <w:rPr>
          <w:rFonts w:ascii="Times New Roman" w:eastAsia="Times New Roman" w:hAnsi="Times New Roman" w:cs="Times New Roman"/>
          <w:sz w:val="24"/>
          <w:szCs w:val="24"/>
        </w:rPr>
        <w:t xml:space="preserve"> celovito</w:t>
      </w:r>
      <w:r w:rsidR="00CC06EC" w:rsidRPr="00A705E4">
        <w:rPr>
          <w:rFonts w:ascii="Times New Roman" w:eastAsia="Times New Roman" w:hAnsi="Times New Roman" w:cs="Times New Roman"/>
          <w:sz w:val="24"/>
          <w:szCs w:val="24"/>
        </w:rPr>
        <w:t xml:space="preserve"> </w:t>
      </w:r>
      <w:r w:rsidR="003E47A5" w:rsidRPr="00A705E4">
        <w:rPr>
          <w:rFonts w:ascii="Times New Roman" w:eastAsia="Times New Roman" w:hAnsi="Times New Roman" w:cs="Times New Roman"/>
          <w:sz w:val="24"/>
          <w:szCs w:val="24"/>
        </w:rPr>
        <w:t xml:space="preserve">in </w:t>
      </w:r>
      <w:r w:rsidR="00CC06EC" w:rsidRPr="00A705E4">
        <w:rPr>
          <w:rFonts w:ascii="Times New Roman" w:eastAsia="Times New Roman" w:hAnsi="Times New Roman" w:cs="Times New Roman"/>
          <w:sz w:val="24"/>
          <w:szCs w:val="24"/>
        </w:rPr>
        <w:t xml:space="preserve">trajnostno upravljanje z vodnimi viri </w:t>
      </w:r>
      <w:r w:rsidR="00CC06EC" w:rsidRPr="00A705E4">
        <w:rPr>
          <w:rFonts w:ascii="Times New Roman" w:eastAsia="Times New Roman" w:hAnsi="Times New Roman" w:cs="Times New Roman"/>
          <w:sz w:val="24"/>
          <w:szCs w:val="24"/>
        </w:rPr>
        <w:fldChar w:fldCharType="begin" w:fldLock="1"/>
      </w:r>
      <w:r w:rsidR="00B32AA1" w:rsidRPr="00A705E4">
        <w:rPr>
          <w:rFonts w:ascii="Times New Roman" w:eastAsia="Times New Roman" w:hAnsi="Times New Roman" w:cs="Times New Roman"/>
          <w:sz w:val="24"/>
          <w:szCs w:val="24"/>
        </w:rPr>
        <w:instrText>ADDIN CSL_CITATION {"citationItems":[{"id":"ITEM-1","itemData":{"URL":"https://www.eea.europa.eu/themes/water/european-waters/water-management","abstract":"Protecting Europe's shared water and marine environments, resources and ecosystems from pollution, over abstraction and structural changes will need coordinated action at EU level.","accessed":{"date-parts":[["2021","2","16"]]},"container-title":"European Environment Agency","id":"ITEM-1","issued":{"date-parts":[["2018","11","12"]]},"title":"Sustainable water management","type":"webpage"},"uris":["http://www.mendeley.com/documents/?uuid=eac92297-c7c3-3233-a9cf-734619310fcd"]}],"mendeley":{"formattedCitation":"(&lt;i&gt;Sustainable water management&lt;/i&gt;, 2018)","plainTextFormattedCitation":"(Sustainable water management, 2018)","previouslyFormattedCitation":"(&lt;i&gt;Sustainable water management&lt;/i&gt;, 2018)"},"properties":{"noteIndex":0},"schema":"https://github.com/citation-style-language/schema/raw/master/csl-citation.json"}</w:instrText>
      </w:r>
      <w:r w:rsidR="00CC06EC" w:rsidRPr="00A705E4">
        <w:rPr>
          <w:rFonts w:ascii="Times New Roman" w:eastAsia="Times New Roman" w:hAnsi="Times New Roman" w:cs="Times New Roman"/>
          <w:sz w:val="24"/>
          <w:szCs w:val="24"/>
        </w:rPr>
        <w:fldChar w:fldCharType="separate"/>
      </w:r>
      <w:r w:rsidR="00CC06EC" w:rsidRPr="00A705E4">
        <w:rPr>
          <w:rFonts w:ascii="Times New Roman" w:eastAsia="Times New Roman" w:hAnsi="Times New Roman" w:cs="Times New Roman"/>
          <w:noProof/>
          <w:sz w:val="24"/>
          <w:szCs w:val="24"/>
        </w:rPr>
        <w:t>(</w:t>
      </w:r>
      <w:r w:rsidR="00CC06EC" w:rsidRPr="00A705E4">
        <w:rPr>
          <w:rFonts w:ascii="Times New Roman" w:eastAsia="Times New Roman" w:hAnsi="Times New Roman" w:cs="Times New Roman"/>
          <w:i/>
          <w:noProof/>
          <w:sz w:val="24"/>
          <w:szCs w:val="24"/>
        </w:rPr>
        <w:t>Sustainable water management</w:t>
      </w:r>
      <w:r w:rsidR="00CC06EC" w:rsidRPr="00A705E4">
        <w:rPr>
          <w:rFonts w:ascii="Times New Roman" w:eastAsia="Times New Roman" w:hAnsi="Times New Roman" w:cs="Times New Roman"/>
          <w:noProof/>
          <w:sz w:val="24"/>
          <w:szCs w:val="24"/>
        </w:rPr>
        <w:t>, 2018)</w:t>
      </w:r>
      <w:r w:rsidR="00CC06EC" w:rsidRPr="00A705E4">
        <w:rPr>
          <w:rFonts w:ascii="Times New Roman" w:eastAsia="Times New Roman" w:hAnsi="Times New Roman" w:cs="Times New Roman"/>
          <w:sz w:val="24"/>
          <w:szCs w:val="24"/>
        </w:rPr>
        <w:fldChar w:fldCharType="end"/>
      </w:r>
      <w:r w:rsidR="00CC06EC" w:rsidRPr="00A705E4">
        <w:rPr>
          <w:rFonts w:ascii="Times New Roman" w:eastAsia="Times New Roman" w:hAnsi="Times New Roman" w:cs="Times New Roman"/>
          <w:sz w:val="24"/>
          <w:szCs w:val="24"/>
        </w:rPr>
        <w:t>.</w:t>
      </w:r>
    </w:p>
    <w:p w14:paraId="7D916646" w14:textId="77777777" w:rsidR="002136F1" w:rsidRDefault="002136F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EE5242" w14:textId="3ABF7A32" w:rsidR="002534A7" w:rsidRPr="00A705E4" w:rsidRDefault="000330CF" w:rsidP="00B036C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lastRenderedPageBreak/>
        <w:t xml:space="preserve">Ključen del rešitve, ki nam bo pomagala bolje upravljati in nadzirati vodne vir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storitev v Italiji</w:t>
      </w:r>
      <w:r w:rsidR="006043B0" w:rsidRPr="00A705E4">
        <w:rPr>
          <w:rFonts w:ascii="Times New Roman" w:eastAsia="Times New Roman" w:hAnsi="Times New Roman" w:cs="Times New Roman"/>
          <w:sz w:val="24"/>
          <w:szCs w:val="24"/>
        </w:rPr>
        <w:t>. Podjetje od leta 1999 kotira na Italianski borzi in ima trenutno 9 milionov odjemalcev v srednji Italiji.</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w:t>
      </w:r>
      <w:r w:rsidR="00200B64">
        <w:rPr>
          <w:rFonts w:ascii="Times New Roman" w:eastAsia="Times New Roman" w:hAnsi="Times New Roman" w:cs="Times New Roman"/>
          <w:sz w:val="24"/>
          <w:szCs w:val="24"/>
        </w:rPr>
        <w:t>prediktivne</w:t>
      </w:r>
      <w:r w:rsidR="00391F4D" w:rsidRPr="00A705E4">
        <w:rPr>
          <w:rFonts w:ascii="Times New Roman" w:eastAsia="Times New Roman" w:hAnsi="Times New Roman" w:cs="Times New Roman"/>
          <w:sz w:val="24"/>
          <w:szCs w:val="24"/>
        </w:rPr>
        <w:t xml:space="preserve"> modele</w:t>
      </w:r>
      <w:r w:rsidR="00D65AE1" w:rsidRPr="00A705E4">
        <w:rPr>
          <w:rFonts w:ascii="Times New Roman" w:eastAsia="Times New Roman" w:hAnsi="Times New Roman" w:cs="Times New Roman"/>
          <w:sz w:val="24"/>
          <w:szCs w:val="24"/>
        </w:rPr>
        <w:t xml:space="preserve"> za napovedovanje količine vode</w:t>
      </w:r>
      <w:r w:rsidR="00391F4D" w:rsidRPr="00A705E4">
        <w:rPr>
          <w:rFonts w:ascii="Times New Roman" w:eastAsia="Times New Roman" w:hAnsi="Times New Roman" w:cs="Times New Roman"/>
          <w:sz w:val="24"/>
          <w:szCs w:val="24"/>
        </w:rPr>
        <w:t xml:space="preserve"> </w:t>
      </w:r>
      <w:r w:rsidR="00391F4D" w:rsidRPr="00A705E4">
        <w:rPr>
          <w:rFonts w:ascii="Times New Roman" w:eastAsia="Times New Roman" w:hAnsi="Times New Roman" w:cs="Times New Roman"/>
          <w:sz w:val="24"/>
          <w:szCs w:val="24"/>
        </w:rPr>
        <w:fldChar w:fldCharType="begin" w:fldLock="1"/>
      </w:r>
      <w:r w:rsidR="00DA2FF8" w:rsidRPr="00A705E4">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sidRPr="00A705E4">
        <w:rPr>
          <w:rFonts w:ascii="Times New Roman" w:eastAsia="Times New Roman" w:hAnsi="Times New Roman" w:cs="Times New Roman"/>
          <w:sz w:val="24"/>
          <w:szCs w:val="24"/>
        </w:rPr>
        <w:fldChar w:fldCharType="separate"/>
      </w:r>
      <w:r w:rsidR="00391F4D" w:rsidRPr="00A705E4">
        <w:rPr>
          <w:rFonts w:ascii="Times New Roman" w:eastAsia="Times New Roman" w:hAnsi="Times New Roman" w:cs="Times New Roman"/>
          <w:noProof/>
          <w:sz w:val="24"/>
          <w:szCs w:val="24"/>
        </w:rPr>
        <w:t>(</w:t>
      </w:r>
      <w:r w:rsidR="00391F4D" w:rsidRPr="00A705E4">
        <w:rPr>
          <w:rFonts w:ascii="Times New Roman" w:eastAsia="Times New Roman" w:hAnsi="Times New Roman" w:cs="Times New Roman"/>
          <w:i/>
          <w:noProof/>
          <w:sz w:val="24"/>
          <w:szCs w:val="24"/>
        </w:rPr>
        <w:t>Acea Smart Water Analytics</w:t>
      </w:r>
      <w:r w:rsidR="00391F4D" w:rsidRPr="00A705E4">
        <w:rPr>
          <w:rFonts w:ascii="Times New Roman" w:eastAsia="Times New Roman" w:hAnsi="Times New Roman" w:cs="Times New Roman"/>
          <w:noProof/>
          <w:sz w:val="24"/>
          <w:szCs w:val="24"/>
        </w:rPr>
        <w:t>, 2020)</w:t>
      </w:r>
      <w:r w:rsidR="00391F4D" w:rsidRPr="00A705E4">
        <w:rPr>
          <w:rFonts w:ascii="Times New Roman" w:eastAsia="Times New Roman" w:hAnsi="Times New Roman" w:cs="Times New Roman"/>
          <w:sz w:val="24"/>
          <w:szCs w:val="24"/>
        </w:rPr>
        <w:fldChar w:fldCharType="end"/>
      </w:r>
      <w:r w:rsidR="00E65F4F" w:rsidRPr="00A705E4">
        <w:rPr>
          <w:rFonts w:ascii="Times New Roman" w:eastAsia="Times New Roman" w:hAnsi="Times New Roman" w:cs="Times New Roman"/>
          <w:sz w:val="24"/>
          <w:szCs w:val="24"/>
        </w:rPr>
        <w:t xml:space="preserve">. Z uspešnimi </w:t>
      </w:r>
      <w:r w:rsidR="00A17CB6" w:rsidRPr="00A705E4">
        <w:rPr>
          <w:rFonts w:ascii="Times New Roman" w:eastAsia="Times New Roman" w:hAnsi="Times New Roman" w:cs="Times New Roman"/>
          <w:sz w:val="24"/>
          <w:szCs w:val="24"/>
        </w:rPr>
        <w:t xml:space="preserve">prediktivnimi </w:t>
      </w:r>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A17CB6" w:rsidRPr="00A705E4">
        <w:rPr>
          <w:rFonts w:ascii="Times New Roman" w:eastAsia="Times New Roman" w:hAnsi="Times New Roman" w:cs="Times New Roman"/>
          <w:sz w:val="24"/>
          <w:szCs w:val="24"/>
        </w:rPr>
        <w:t>preprečevali poplave ali pa pričeli opozarjati na varčevanje z vodo še predno nivo le te pade pod kritično raven.</w:t>
      </w:r>
      <w:r w:rsidR="00ED43A0" w:rsidRPr="00A705E4">
        <w:rPr>
          <w:rFonts w:ascii="Times New Roman" w:eastAsia="Times New Roman" w:hAnsi="Times New Roman" w:cs="Times New Roman"/>
          <w:sz w:val="24"/>
          <w:szCs w:val="24"/>
        </w:rPr>
        <w:t xml:space="preserve"> O temu kako pomembna se jim zdi rešitev tega problema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p>
    <w:p w14:paraId="67F5029B" w14:textId="43C34C48" w:rsidR="00E73A05" w:rsidRPr="00A705E4" w:rsidRDefault="000D3EE2"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in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Evropska vesoljska agencija ESA v okviru programa Copernikus z</w:t>
      </w:r>
      <w:r w:rsidR="00704EBA" w:rsidRPr="00A705E4">
        <w:rPr>
          <w:rFonts w:ascii="Times New Roman" w:eastAsia="Times New Roman" w:hAnsi="Times New Roman" w:cs="Times New Roman"/>
          <w:sz w:val="24"/>
          <w:szCs w:val="24"/>
        </w:rPr>
        <w:t xml:space="preserve"> kar</w:t>
      </w:r>
      <w:r w:rsidR="00722FC3" w:rsidRPr="00A705E4">
        <w:rPr>
          <w:rFonts w:ascii="Times New Roman" w:eastAsia="Times New Roman" w:hAnsi="Times New Roman" w:cs="Times New Roman"/>
          <w:sz w:val="24"/>
          <w:szCs w:val="24"/>
        </w:rPr>
        <w:t xml:space="preserve"> </w:t>
      </w:r>
      <w:r w:rsidR="00D4356A">
        <w:rPr>
          <w:rFonts w:ascii="Times New Roman" w:eastAsia="Times New Roman" w:hAnsi="Times New Roman" w:cs="Times New Roman"/>
          <w:sz w:val="24"/>
          <w:szCs w:val="24"/>
        </w:rPr>
        <w:t>30-imi</w:t>
      </w:r>
      <w:r w:rsidR="00DF5B4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xml:space="preserve">, posebno zanimiva sta </w:t>
      </w:r>
      <w:r w:rsidR="009E0533">
        <w:rPr>
          <w:rFonts w:ascii="Times New Roman" w:eastAsia="Times New Roman" w:hAnsi="Times New Roman" w:cs="Times New Roman"/>
          <w:sz w:val="24"/>
          <w:szCs w:val="24"/>
        </w:rPr>
        <w:t>2</w:t>
      </w:r>
      <w:r w:rsidR="000174E9" w:rsidRPr="00A705E4">
        <w:rPr>
          <w:rFonts w:ascii="Times New Roman" w:eastAsia="Times New Roman" w:hAnsi="Times New Roman" w:cs="Times New Roman"/>
          <w:sz w:val="24"/>
          <w:szCs w:val="24"/>
        </w:rPr>
        <w:t xml:space="preserve">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2, ki kar z 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365DB0" w:rsidRPr="00A705E4">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6927D8" w:rsidRPr="00A705E4">
        <w:rPr>
          <w:rFonts w:ascii="Times New Roman" w:eastAsia="Times New Roman" w:hAnsi="Times New Roman" w:cs="Times New Roman"/>
          <w:noProof/>
          <w:sz w:val="24"/>
          <w:szCs w:val="24"/>
        </w:rPr>
        <w:t>(Suhet, 2015)</w:t>
      </w:r>
      <w:r w:rsidR="006927D8" w:rsidRPr="00A705E4">
        <w:rPr>
          <w:rFonts w:ascii="Times New Roman" w:eastAsia="Times New Roman" w:hAnsi="Times New Roman" w:cs="Times New Roman"/>
          <w:sz w:val="24"/>
          <w:szCs w:val="24"/>
        </w:rPr>
        <w:fldChar w:fldCharType="end"/>
      </w:r>
      <w:r w:rsidR="00076C1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06DC5C39"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iz satelitov Sentinel-2 so primarno namenjen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w:t>
      </w:r>
      <w:r w:rsidR="00185598">
        <w:rPr>
          <w:rFonts w:ascii="Times New Roman" w:eastAsia="Times New Roman" w:hAnsi="Times New Roman" w:cs="Times New Roman"/>
          <w:sz w:val="24"/>
          <w:szCs w:val="24"/>
        </w:rPr>
        <w:t>različnim</w:t>
      </w:r>
      <w:r w:rsidR="00654ACB">
        <w:rPr>
          <w:rFonts w:ascii="Times New Roman" w:eastAsia="Times New Roman" w:hAnsi="Times New Roman" w:cs="Times New Roman"/>
          <w:sz w:val="24"/>
          <w:szCs w:val="24"/>
        </w:rPr>
        <w:t xml:space="preserve">i </w:t>
      </w:r>
      <w:r w:rsidRPr="00A705E4">
        <w:rPr>
          <w:rFonts w:ascii="Times New Roman" w:eastAsia="Times New Roman" w:hAnsi="Times New Roman" w:cs="Times New Roman"/>
          <w:sz w:val="24"/>
          <w:szCs w:val="24"/>
        </w:rPr>
        <w:t>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F74B50" w:rsidRPr="00A705E4">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433A10" w:rsidRPr="00A705E4">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w:t>
      </w:r>
      <w:r w:rsidR="00A84511" w:rsidRPr="00A705E4">
        <w:rPr>
          <w:rFonts w:ascii="Calibri" w:eastAsia="Times New Roman" w:hAnsi="Calibri" w:cs="Calibri"/>
          <w:sz w:val="24"/>
          <w:szCs w:val="24"/>
        </w:rPr>
        <w:t>﻿</w:t>
      </w:r>
      <w:r w:rsidR="00A84511" w:rsidRPr="00A705E4">
        <w:rPr>
          <w:rFonts w:ascii="Times New Roman" w:eastAsia="Times New Roman" w:hAnsi="Times New Roman" w:cs="Times New Roman"/>
          <w:sz w:val="24"/>
          <w:szCs w:val="24"/>
        </w:rPr>
        <w:t xml:space="preserve">Universitat Politècnica de València kjer so zaznavali majnše vodne površine in zemljišča ki so ogrožena v primeru </w:t>
      </w:r>
      <w:r w:rsidR="00BC2E4E">
        <w:rPr>
          <w:rFonts w:ascii="Times New Roman" w:eastAsia="Times New Roman" w:hAnsi="Times New Roman" w:cs="Times New Roman"/>
          <w:sz w:val="24"/>
          <w:szCs w:val="24"/>
        </w:rPr>
        <w:t>poplavljanja</w:t>
      </w:r>
      <w:r w:rsidR="00A84511" w:rsidRPr="00A705E4">
        <w:rPr>
          <w:rFonts w:ascii="Times New Roman" w:eastAsia="Times New Roman" w:hAnsi="Times New Roman" w:cs="Times New Roman"/>
          <w:sz w:val="24"/>
          <w:szCs w:val="24"/>
        </w:rPr>
        <w:t xml:space="preserve"> </w:t>
      </w:r>
      <w:r w:rsidR="00A84511" w:rsidRPr="00A705E4">
        <w:rPr>
          <w:rFonts w:ascii="Times New Roman" w:eastAsia="Times New Roman" w:hAnsi="Times New Roman" w:cs="Times New Roman"/>
          <w:sz w:val="24"/>
          <w:szCs w:val="24"/>
        </w:rPr>
        <w:fldChar w:fldCharType="begin" w:fldLock="1"/>
      </w:r>
      <w:r w:rsidR="00A84511" w:rsidRPr="00A705E4">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A84511" w:rsidRPr="00A705E4">
        <w:rPr>
          <w:rFonts w:ascii="Times New Roman" w:eastAsia="Times New Roman" w:hAnsi="Times New Roman" w:cs="Times New Roman"/>
          <w:noProof/>
          <w:sz w:val="24"/>
          <w:szCs w:val="24"/>
        </w:rPr>
        <w:t>(Pena-Regueiro idr.,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287D73A7" w:rsidR="00C75A3B" w:rsidRPr="00A705E4" w:rsidRDefault="004C3C94" w:rsidP="00E62072">
      <w:pPr>
        <w:spacing w:after="158"/>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950FF9">
        <w:rPr>
          <w:rFonts w:ascii="Times New Roman" w:eastAsia="Times New Roman" w:hAnsi="Times New Roman" w:cs="Times New Roman"/>
          <w:sz w:val="24"/>
          <w:szCs w:val="24"/>
        </w:rPr>
        <w:t>makro</w:t>
      </w:r>
      <w:r w:rsidR="008453CC" w:rsidRPr="00A705E4">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w:t>
      </w:r>
      <w:r w:rsidR="004541E2">
        <w:rPr>
          <w:rFonts w:ascii="Times New Roman" w:eastAsia="Times New Roman" w:hAnsi="Times New Roman" w:cs="Times New Roman"/>
          <w:sz w:val="24"/>
          <w:szCs w:val="24"/>
        </w:rPr>
        <w:t xml:space="preserve"> podobne</w:t>
      </w:r>
      <w:r w:rsidR="005062DD" w:rsidRPr="00A705E4">
        <w:rPr>
          <w:rFonts w:ascii="Times New Roman" w:eastAsia="Times New Roman" w:hAnsi="Times New Roman" w:cs="Times New Roman"/>
          <w:sz w:val="24"/>
          <w:szCs w:val="24"/>
        </w:rPr>
        <w:t xml:space="preserve"> problem</w:t>
      </w:r>
      <w:r w:rsidR="00B30381">
        <w:rPr>
          <w:rFonts w:ascii="Times New Roman" w:eastAsia="Times New Roman" w:hAnsi="Times New Roman" w:cs="Times New Roman"/>
          <w:sz w:val="24"/>
          <w:szCs w:val="24"/>
        </w:rPr>
        <w:t>e kot jih ima</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 v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r w:rsidR="00834AD2">
        <w:rPr>
          <w:rFonts w:ascii="Times New Roman" w:eastAsia="Times New Roman" w:hAnsi="Times New Roman" w:cs="Times New Roman"/>
          <w:sz w:val="24"/>
          <w:szCs w:val="24"/>
        </w:rPr>
        <w:t xml:space="preserve">z </w:t>
      </w:r>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m slik</w:t>
      </w:r>
      <w:r w:rsidR="003F578B" w:rsidRPr="00A705E4">
        <w:rPr>
          <w:rFonts w:ascii="Times New Roman" w:eastAsia="Times New Roman" w:hAnsi="Times New Roman" w:cs="Times New Roman"/>
          <w:sz w:val="24"/>
          <w:szCs w:val="24"/>
        </w:rPr>
        <w:t xml:space="preserve"> iz satelitov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B97551A" w14:textId="5982B34E" w:rsidR="000B7DB8" w:rsidRPr="004F5CDA" w:rsidRDefault="00DE1055" w:rsidP="004F5C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 podlagi napisanega se zastavlja tudi osrednje</w:t>
      </w:r>
      <w:r w:rsidR="000613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ziskovalno vprašanje te magisterske naloge</w:t>
      </w:r>
      <w:r w:rsidR="0006132A">
        <w:rPr>
          <w:rFonts w:ascii="Times New Roman" w:eastAsia="Times New Roman" w:hAnsi="Times New Roman" w:cs="Times New Roman"/>
          <w:sz w:val="24"/>
          <w:szCs w:val="24"/>
        </w:rPr>
        <w:t xml:space="preserve">, ki je </w:t>
      </w:r>
      <w:r>
        <w:rPr>
          <w:rFonts w:ascii="Times New Roman" w:eastAsia="Times New Roman" w:hAnsi="Times New Roman" w:cs="Times New Roman"/>
          <w:sz w:val="24"/>
          <w:szCs w:val="24"/>
        </w:rPr>
        <w:t xml:space="preserve">preučitev možnosti uporabe </w:t>
      </w:r>
      <w:r w:rsidR="0006132A">
        <w:rPr>
          <w:rFonts w:ascii="Times New Roman" w:eastAsia="Times New Roman" w:hAnsi="Times New Roman" w:cs="Times New Roman"/>
          <w:sz w:val="24"/>
          <w:szCs w:val="24"/>
        </w:rPr>
        <w:t>strojnega učenja</w:t>
      </w:r>
      <w:r w:rsidR="004F5CDA">
        <w:rPr>
          <w:rFonts w:ascii="Times New Roman" w:eastAsia="Times New Roman" w:hAnsi="Times New Roman" w:cs="Times New Roman"/>
          <w:sz w:val="24"/>
          <w:szCs w:val="24"/>
        </w:rPr>
        <w:t xml:space="preserve"> in satelitskih posnetkov za </w:t>
      </w:r>
      <w:r w:rsidR="00C82FD9">
        <w:rPr>
          <w:rFonts w:ascii="Times New Roman" w:eastAsia="Times New Roman" w:hAnsi="Times New Roman" w:cs="Times New Roman"/>
          <w:sz w:val="24"/>
          <w:szCs w:val="24"/>
        </w:rPr>
        <w:t>zagotavljanje</w:t>
      </w:r>
      <w:r w:rsidR="004F5CDA">
        <w:rPr>
          <w:rFonts w:ascii="Times New Roman" w:eastAsia="Times New Roman" w:hAnsi="Times New Roman" w:cs="Times New Roman"/>
          <w:sz w:val="24"/>
          <w:szCs w:val="24"/>
        </w:rPr>
        <w:t xml:space="preserve"> trajnostnega upravljanja z površinskimi vodnimi viri.</w:t>
      </w:r>
      <w:r w:rsidR="000B7DB8">
        <w:rPr>
          <w:rFonts w:ascii="Times New Roman" w:hAnsi="Times New Roman" w:cs="Times New Roman"/>
          <w:b/>
          <w:sz w:val="28"/>
        </w:rPr>
        <w:br w:type="page"/>
      </w:r>
    </w:p>
    <w:p w14:paraId="0FEAB170" w14:textId="09DBAD63"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Namen</w:t>
      </w:r>
    </w:p>
    <w:p w14:paraId="4A712700" w14:textId="788834DA" w:rsidR="00B26E1B" w:rsidRDefault="00B26E1B" w:rsidP="00042524">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olnomočenje opravljalcev vodnih virov z kvalitetnimi prediktivnimi modeli bi lahko pripomoglo k bolj </w:t>
      </w:r>
      <w:r w:rsidR="000F7C3A">
        <w:rPr>
          <w:rFonts w:ascii="Times New Roman" w:eastAsia="Times New Roman" w:hAnsi="Times New Roman" w:cs="Times New Roman"/>
          <w:sz w:val="24"/>
          <w:szCs w:val="24"/>
        </w:rPr>
        <w:t>pametni predvsem pa</w:t>
      </w:r>
      <w:r>
        <w:rPr>
          <w:rFonts w:ascii="Times New Roman" w:eastAsia="Times New Roman" w:hAnsi="Times New Roman" w:cs="Times New Roman"/>
          <w:sz w:val="24"/>
          <w:szCs w:val="24"/>
        </w:rPr>
        <w:t xml:space="preserve"> naravi prijazni </w:t>
      </w:r>
      <w:r w:rsidR="006E0E20">
        <w:rPr>
          <w:rFonts w:ascii="Times New Roman" w:eastAsia="Times New Roman" w:hAnsi="Times New Roman" w:cs="Times New Roman"/>
          <w:sz w:val="24"/>
          <w:szCs w:val="24"/>
        </w:rPr>
        <w:t xml:space="preserve">in trajnostni </w:t>
      </w:r>
      <w:r>
        <w:rPr>
          <w:rFonts w:ascii="Times New Roman" w:eastAsia="Times New Roman" w:hAnsi="Times New Roman" w:cs="Times New Roman"/>
          <w:sz w:val="24"/>
          <w:szCs w:val="24"/>
        </w:rPr>
        <w:t>izrabi vodnih virov</w:t>
      </w:r>
      <w:r w:rsidR="002C222B">
        <w:rPr>
          <w:rFonts w:ascii="Times New Roman" w:eastAsia="Times New Roman" w:hAnsi="Times New Roman" w:cs="Times New Roman"/>
          <w:sz w:val="24"/>
          <w:szCs w:val="24"/>
        </w:rPr>
        <w:t xml:space="preserve"> saj bi lahko odločevalci svoje odločitve sprejemali na podlagi dejstev in ne subjektivnih mnenj.</w:t>
      </w:r>
    </w:p>
    <w:p w14:paraId="4D38881C" w14:textId="0D626BB4" w:rsidR="00923802" w:rsidRPr="00A705E4" w:rsidRDefault="00741E59" w:rsidP="00861B60">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doben pozitiven </w:t>
      </w:r>
      <w:r w:rsidR="004E00FB">
        <w:rPr>
          <w:rFonts w:ascii="Times New Roman" w:eastAsia="Times New Roman" w:hAnsi="Times New Roman" w:cs="Times New Roman"/>
          <w:sz w:val="24"/>
          <w:szCs w:val="24"/>
        </w:rPr>
        <w:t>učinek</w:t>
      </w:r>
      <w:r>
        <w:rPr>
          <w:rFonts w:ascii="Times New Roman" w:eastAsia="Times New Roman" w:hAnsi="Times New Roman" w:cs="Times New Roman"/>
          <w:sz w:val="24"/>
          <w:szCs w:val="24"/>
        </w:rPr>
        <w:t xml:space="preserve"> bi lahko imelo i</w:t>
      </w:r>
      <w:r w:rsidR="000D22B1">
        <w:rPr>
          <w:rFonts w:ascii="Times New Roman" w:eastAsia="Times New Roman" w:hAnsi="Times New Roman" w:cs="Times New Roman"/>
          <w:sz w:val="24"/>
          <w:szCs w:val="24"/>
        </w:rPr>
        <w:t>skoriščanje prosto dostopnih</w:t>
      </w:r>
      <w:r w:rsidR="005671B0">
        <w:rPr>
          <w:rFonts w:ascii="Times New Roman" w:eastAsia="Times New Roman" w:hAnsi="Times New Roman" w:cs="Times New Roman"/>
          <w:sz w:val="24"/>
          <w:szCs w:val="24"/>
        </w:rPr>
        <w:t xml:space="preserve"> podatkovnih </w:t>
      </w:r>
      <w:r w:rsidR="00C04DF3">
        <w:rPr>
          <w:rFonts w:ascii="Times New Roman" w:eastAsia="Times New Roman" w:hAnsi="Times New Roman" w:cs="Times New Roman"/>
          <w:sz w:val="24"/>
          <w:szCs w:val="24"/>
        </w:rPr>
        <w:t>baz</w:t>
      </w:r>
      <w:r w:rsidR="005671B0">
        <w:rPr>
          <w:rFonts w:ascii="Times New Roman" w:eastAsia="Times New Roman" w:hAnsi="Times New Roman" w:cs="Times New Roman"/>
          <w:sz w:val="24"/>
          <w:szCs w:val="24"/>
        </w:rPr>
        <w:t xml:space="preserve"> kot </w:t>
      </w:r>
      <w:r w:rsidR="00FE6FA1">
        <w:rPr>
          <w:rFonts w:ascii="Times New Roman" w:eastAsia="Times New Roman" w:hAnsi="Times New Roman" w:cs="Times New Roman"/>
          <w:sz w:val="24"/>
          <w:szCs w:val="24"/>
        </w:rPr>
        <w:t xml:space="preserve">jih </w:t>
      </w:r>
      <w:r>
        <w:rPr>
          <w:rFonts w:ascii="Times New Roman" w:eastAsia="Times New Roman" w:hAnsi="Times New Roman" w:cs="Times New Roman"/>
          <w:sz w:val="24"/>
          <w:szCs w:val="24"/>
        </w:rPr>
        <w:t xml:space="preserve">na primer </w:t>
      </w:r>
      <w:r w:rsidR="00FE6FA1">
        <w:rPr>
          <w:rFonts w:ascii="Times New Roman" w:eastAsia="Times New Roman" w:hAnsi="Times New Roman" w:cs="Times New Roman"/>
          <w:sz w:val="24"/>
          <w:szCs w:val="24"/>
        </w:rPr>
        <w:t>ponuja</w:t>
      </w:r>
      <w:r w:rsidR="005671B0">
        <w:rPr>
          <w:rFonts w:ascii="Times New Roman" w:eastAsia="Times New Roman" w:hAnsi="Times New Roman" w:cs="Times New Roman"/>
          <w:sz w:val="24"/>
          <w:szCs w:val="24"/>
        </w:rPr>
        <w:t xml:space="preserve"> </w:t>
      </w:r>
      <w:r w:rsidR="000D22B1">
        <w:rPr>
          <w:rFonts w:ascii="Times New Roman" w:eastAsia="Times New Roman" w:hAnsi="Times New Roman" w:cs="Times New Roman"/>
          <w:sz w:val="24"/>
          <w:szCs w:val="24"/>
        </w:rPr>
        <w:t xml:space="preserve">Evropsk vesoljski </w:t>
      </w:r>
      <w:r w:rsidR="005671B0">
        <w:rPr>
          <w:rFonts w:ascii="Times New Roman" w:eastAsia="Times New Roman" w:hAnsi="Times New Roman" w:cs="Times New Roman"/>
          <w:sz w:val="24"/>
          <w:szCs w:val="24"/>
        </w:rPr>
        <w:t>program Copernikus</w:t>
      </w:r>
      <w:r>
        <w:rPr>
          <w:rFonts w:ascii="Times New Roman" w:eastAsia="Times New Roman" w:hAnsi="Times New Roman" w:cs="Times New Roman"/>
          <w:sz w:val="24"/>
          <w:szCs w:val="24"/>
        </w:rPr>
        <w:t>.</w:t>
      </w:r>
      <w:r w:rsidR="002E050A">
        <w:rPr>
          <w:rFonts w:ascii="Times New Roman" w:eastAsia="Times New Roman" w:hAnsi="Times New Roman" w:cs="Times New Roman"/>
          <w:sz w:val="24"/>
          <w:szCs w:val="24"/>
        </w:rPr>
        <w:t xml:space="preserve"> Z uporabo podatkov iz satelitov Sentinel-2 bi lahko izboljšali prvotne napovedi in v najbolšem primeru celo nadomestili trenutne senzorje </w:t>
      </w:r>
      <w:r w:rsidR="00861B60">
        <w:rPr>
          <w:rFonts w:ascii="Times New Roman" w:eastAsia="Times New Roman" w:hAnsi="Times New Roman" w:cs="Times New Roman"/>
          <w:sz w:val="24"/>
          <w:szCs w:val="24"/>
        </w:rPr>
        <w:t xml:space="preserve">za gladino vode </w:t>
      </w:r>
      <w:r w:rsidR="002E050A">
        <w:rPr>
          <w:rFonts w:ascii="Times New Roman" w:eastAsia="Times New Roman" w:hAnsi="Times New Roman" w:cs="Times New Roman"/>
          <w:sz w:val="24"/>
          <w:szCs w:val="24"/>
        </w:rPr>
        <w:t>ter tako močno znižali operativne stroške</w:t>
      </w:r>
      <w:r w:rsidR="00861B60">
        <w:rPr>
          <w:rFonts w:ascii="Times New Roman" w:eastAsia="Times New Roman" w:hAnsi="Times New Roman" w:cs="Times New Roman"/>
          <w:sz w:val="24"/>
          <w:szCs w:val="24"/>
        </w:rPr>
        <w:t xml:space="preserve"> nadzorovanja vodne gladine.</w:t>
      </w:r>
    </w:p>
    <w:p w14:paraId="27DA9B40" w14:textId="77777777"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Cilj</w:t>
      </w:r>
    </w:p>
    <w:p w14:paraId="3AE9E508" w14:textId="31BEF79F" w:rsidR="00A6637A" w:rsidRDefault="00523B73"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lj magisterske naloge bo sprva preučiti obstoječe relevantne raziskave na temo strojnega učenja</w:t>
      </w:r>
      <w:r w:rsidR="0058086D">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preučiti </w:t>
      </w:r>
      <w:r w:rsidR="004203FD">
        <w:rPr>
          <w:rFonts w:ascii="Times New Roman" w:eastAsia="Times New Roman" w:hAnsi="Times New Roman" w:cs="Times New Roman"/>
          <w:sz w:val="24"/>
          <w:szCs w:val="24"/>
        </w:rPr>
        <w:t xml:space="preserve">kako so drugi raziskovalci uporabljali Sentinel-2 satelitske posnetke za analiziranje </w:t>
      </w:r>
      <w:r w:rsidR="00136A9C">
        <w:rPr>
          <w:rFonts w:ascii="Times New Roman" w:eastAsia="Times New Roman" w:hAnsi="Times New Roman" w:cs="Times New Roman"/>
          <w:sz w:val="24"/>
          <w:szCs w:val="24"/>
        </w:rPr>
        <w:t>vodne gladine</w:t>
      </w:r>
      <w:r w:rsidR="004203FD">
        <w:rPr>
          <w:rFonts w:ascii="Times New Roman" w:eastAsia="Times New Roman" w:hAnsi="Times New Roman" w:cs="Times New Roman"/>
          <w:sz w:val="24"/>
          <w:szCs w:val="24"/>
        </w:rPr>
        <w:t xml:space="preserve"> na zemlji ter tako pridobiti</w:t>
      </w:r>
      <w:r w:rsidR="008A0261">
        <w:rPr>
          <w:rFonts w:ascii="Times New Roman" w:eastAsia="Times New Roman" w:hAnsi="Times New Roman" w:cs="Times New Roman"/>
          <w:sz w:val="24"/>
          <w:szCs w:val="24"/>
        </w:rPr>
        <w:t xml:space="preserve"> </w:t>
      </w:r>
      <w:r w:rsidR="00F05516">
        <w:rPr>
          <w:rFonts w:ascii="Times New Roman" w:eastAsia="Times New Roman" w:hAnsi="Times New Roman" w:cs="Times New Roman"/>
          <w:sz w:val="24"/>
          <w:szCs w:val="24"/>
        </w:rPr>
        <w:t>razumevanje</w:t>
      </w:r>
      <w:r w:rsidR="0072093A">
        <w:rPr>
          <w:rFonts w:ascii="Times New Roman" w:eastAsia="Times New Roman" w:hAnsi="Times New Roman" w:cs="Times New Roman"/>
          <w:sz w:val="24"/>
          <w:szCs w:val="24"/>
        </w:rPr>
        <w:t xml:space="preserve"> kako so se podobnih problemov lotili drugi raziskovalci.</w:t>
      </w:r>
    </w:p>
    <w:p w14:paraId="40D4B2B3" w14:textId="267A162C" w:rsidR="00E70796" w:rsidRDefault="00E70796"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 drugem tehničnem delu bom poskusil z različnimi prototipi razviti </w:t>
      </w:r>
      <w:r w:rsidR="00F0135D">
        <w:rPr>
          <w:rFonts w:ascii="Times New Roman" w:eastAsia="Times New Roman" w:hAnsi="Times New Roman" w:cs="Times New Roman"/>
          <w:sz w:val="24"/>
          <w:szCs w:val="24"/>
        </w:rPr>
        <w:t xml:space="preserve">inovativno </w:t>
      </w:r>
      <w:r>
        <w:rPr>
          <w:rFonts w:ascii="Times New Roman" w:eastAsia="Times New Roman" w:hAnsi="Times New Roman" w:cs="Times New Roman"/>
          <w:sz w:val="24"/>
          <w:szCs w:val="24"/>
        </w:rPr>
        <w:t>programsko rešitev</w:t>
      </w:r>
      <w:r w:rsidR="00130DCF">
        <w:rPr>
          <w:rFonts w:ascii="Times New Roman" w:eastAsia="Times New Roman" w:hAnsi="Times New Roman" w:cs="Times New Roman"/>
          <w:sz w:val="24"/>
          <w:szCs w:val="24"/>
        </w:rPr>
        <w:t xml:space="preserve"> za analiziranje satelitskih slik in napovedovanje količine vode. </w:t>
      </w:r>
      <w:r w:rsidR="006D1618">
        <w:rPr>
          <w:rFonts w:ascii="Times New Roman" w:eastAsia="Times New Roman" w:hAnsi="Times New Roman" w:cs="Times New Roman"/>
          <w:sz w:val="24"/>
          <w:szCs w:val="24"/>
        </w:rPr>
        <w:t>Celoten razvoj prototipa bo sestal is sledečih korakov:</w:t>
      </w:r>
    </w:p>
    <w:p w14:paraId="43F31AC6" w14:textId="34371286" w:rsidR="008133F1" w:rsidRDefault="00DB65DC"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za podatkov in</w:t>
      </w:r>
      <w:r w:rsidR="00D2408E">
        <w:rPr>
          <w:rFonts w:ascii="Times New Roman" w:eastAsia="Times New Roman" w:hAnsi="Times New Roman" w:cs="Times New Roman"/>
          <w:sz w:val="24"/>
          <w:szCs w:val="24"/>
        </w:rPr>
        <w:t xml:space="preserve"> njihova</w:t>
      </w:r>
      <w:r>
        <w:rPr>
          <w:rFonts w:ascii="Times New Roman" w:eastAsia="Times New Roman" w:hAnsi="Times New Roman" w:cs="Times New Roman"/>
          <w:sz w:val="24"/>
          <w:szCs w:val="24"/>
        </w:rPr>
        <w:t xml:space="preserve"> priprava za strojno učenje.</w:t>
      </w:r>
    </w:p>
    <w:p w14:paraId="498ADA8F" w14:textId="581502F3" w:rsidR="006D1618" w:rsidRDefault="006D1618"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zvoj</w:t>
      </w:r>
      <w:r w:rsidR="002377C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iktivnega modela za napovedovanje količine vode glede na </w:t>
      </w:r>
      <w:r w:rsidR="002A15AD">
        <w:rPr>
          <w:rFonts w:ascii="Times New Roman" w:eastAsia="Times New Roman" w:hAnsi="Times New Roman" w:cs="Times New Roman"/>
          <w:sz w:val="24"/>
          <w:szCs w:val="24"/>
        </w:rPr>
        <w:t>zgodovinske</w:t>
      </w:r>
      <w:r>
        <w:rPr>
          <w:rFonts w:ascii="Times New Roman" w:eastAsia="Times New Roman" w:hAnsi="Times New Roman" w:cs="Times New Roman"/>
          <w:sz w:val="24"/>
          <w:szCs w:val="24"/>
        </w:rPr>
        <w:t xml:space="preserve"> </w:t>
      </w:r>
      <w:r w:rsidR="00636EF7">
        <w:rPr>
          <w:rFonts w:ascii="Times New Roman" w:eastAsia="Times New Roman" w:hAnsi="Times New Roman" w:cs="Times New Roman"/>
          <w:sz w:val="24"/>
          <w:szCs w:val="24"/>
        </w:rPr>
        <w:t xml:space="preserve">in druge konvencionalne </w:t>
      </w:r>
      <w:r>
        <w:rPr>
          <w:rFonts w:ascii="Times New Roman" w:eastAsia="Times New Roman" w:hAnsi="Times New Roman" w:cs="Times New Roman"/>
          <w:sz w:val="24"/>
          <w:szCs w:val="24"/>
        </w:rPr>
        <w:t>podatke</w:t>
      </w:r>
      <w:r w:rsidR="002810C2">
        <w:rPr>
          <w:rFonts w:ascii="Times New Roman" w:eastAsia="Times New Roman" w:hAnsi="Times New Roman" w:cs="Times New Roman"/>
          <w:sz w:val="24"/>
          <w:szCs w:val="24"/>
        </w:rPr>
        <w:t>.</w:t>
      </w:r>
    </w:p>
    <w:p w14:paraId="0C8384CC" w14:textId="1E21FD46" w:rsidR="009327F1" w:rsidRDefault="0057211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zvoj programa </w:t>
      </w:r>
      <w:r w:rsidR="003927CE">
        <w:rPr>
          <w:rFonts w:ascii="Times New Roman" w:eastAsia="Times New Roman" w:hAnsi="Times New Roman" w:cs="Times New Roman"/>
          <w:sz w:val="24"/>
          <w:szCs w:val="24"/>
        </w:rPr>
        <w:t>za pridobivanje</w:t>
      </w:r>
      <w:r w:rsidR="00B54CDE">
        <w:rPr>
          <w:rFonts w:ascii="Times New Roman" w:eastAsia="Times New Roman" w:hAnsi="Times New Roman" w:cs="Times New Roman"/>
          <w:sz w:val="24"/>
          <w:szCs w:val="24"/>
        </w:rPr>
        <w:t xml:space="preserve"> </w:t>
      </w:r>
      <w:r w:rsidR="003927CE">
        <w:rPr>
          <w:rFonts w:ascii="Times New Roman" w:eastAsia="Times New Roman" w:hAnsi="Times New Roman" w:cs="Times New Roman"/>
          <w:sz w:val="24"/>
          <w:szCs w:val="24"/>
        </w:rPr>
        <w:t>satelitskih posnetkov</w:t>
      </w:r>
      <w:r w:rsidR="00B54CDE">
        <w:rPr>
          <w:rFonts w:ascii="Times New Roman" w:eastAsia="Times New Roman" w:hAnsi="Times New Roman" w:cs="Times New Roman"/>
          <w:sz w:val="24"/>
          <w:szCs w:val="24"/>
        </w:rPr>
        <w:t xml:space="preserve"> ter </w:t>
      </w:r>
      <w:r w:rsidR="003B5C46">
        <w:rPr>
          <w:rFonts w:ascii="Times New Roman" w:eastAsia="Times New Roman" w:hAnsi="Times New Roman" w:cs="Times New Roman"/>
          <w:sz w:val="24"/>
          <w:szCs w:val="24"/>
        </w:rPr>
        <w:t>iz</w:t>
      </w:r>
      <w:r w:rsidR="009327F1">
        <w:rPr>
          <w:rFonts w:ascii="Times New Roman" w:eastAsia="Times New Roman" w:hAnsi="Times New Roman" w:cs="Times New Roman"/>
          <w:sz w:val="24"/>
          <w:szCs w:val="24"/>
        </w:rPr>
        <w:t xml:space="preserve"> </w:t>
      </w:r>
      <w:r w:rsidR="00C8129C">
        <w:rPr>
          <w:rFonts w:ascii="Times New Roman" w:eastAsia="Times New Roman" w:hAnsi="Times New Roman" w:cs="Times New Roman"/>
          <w:sz w:val="24"/>
          <w:szCs w:val="24"/>
        </w:rPr>
        <w:t>pridobljenih</w:t>
      </w:r>
      <w:r w:rsidR="009327F1">
        <w:rPr>
          <w:rFonts w:ascii="Times New Roman" w:eastAsia="Times New Roman" w:hAnsi="Times New Roman" w:cs="Times New Roman"/>
          <w:sz w:val="24"/>
          <w:szCs w:val="24"/>
        </w:rPr>
        <w:t xml:space="preserve"> </w:t>
      </w:r>
      <w:r w:rsidR="00E427D9">
        <w:rPr>
          <w:rFonts w:ascii="Times New Roman" w:eastAsia="Times New Roman" w:hAnsi="Times New Roman" w:cs="Times New Roman"/>
          <w:sz w:val="24"/>
          <w:szCs w:val="24"/>
        </w:rPr>
        <w:t>podatkov</w:t>
      </w:r>
      <w:r w:rsidR="009327F1">
        <w:rPr>
          <w:rFonts w:ascii="Times New Roman" w:eastAsia="Times New Roman" w:hAnsi="Times New Roman" w:cs="Times New Roman"/>
          <w:sz w:val="24"/>
          <w:szCs w:val="24"/>
        </w:rPr>
        <w:t xml:space="preserve"> izluščiti uporabne informacije</w:t>
      </w:r>
      <w:r w:rsidR="00DE525B">
        <w:rPr>
          <w:rFonts w:ascii="Times New Roman" w:eastAsia="Times New Roman" w:hAnsi="Times New Roman" w:cs="Times New Roman"/>
          <w:sz w:val="24"/>
          <w:szCs w:val="24"/>
        </w:rPr>
        <w:t xml:space="preserve"> za </w:t>
      </w:r>
      <w:r w:rsidR="004F5DEA">
        <w:rPr>
          <w:rFonts w:ascii="Times New Roman" w:eastAsia="Times New Roman" w:hAnsi="Times New Roman" w:cs="Times New Roman"/>
          <w:sz w:val="24"/>
          <w:szCs w:val="24"/>
        </w:rPr>
        <w:t>izboljšavo zgornjega prediktivnega modela.</w:t>
      </w:r>
    </w:p>
    <w:p w14:paraId="485BBD52" w14:textId="3F5DB096" w:rsidR="002B7D54" w:rsidRPr="009467F9" w:rsidRDefault="009467F9"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zvedel bom eksperiment ter ugotovil ali lahko satelitski posnetki služijo kot alternativa trenutnim senzorjem za gladino vodne gladine.</w:t>
      </w:r>
    </w:p>
    <w:p w14:paraId="00689F3C" w14:textId="27E2F19C" w:rsidR="00D50C86" w:rsidRPr="00A705E4" w:rsidRDefault="00D50C86" w:rsidP="009E3E34">
      <w:pPr>
        <w:widowControl w:val="0"/>
        <w:spacing w:line="360" w:lineRule="auto"/>
        <w:jc w:val="both"/>
        <w:rPr>
          <w:rFonts w:ascii="Times New Roman" w:hAnsi="Times New Roman" w:cs="Times New Roman"/>
          <w:b/>
          <w:sz w:val="28"/>
          <w:szCs w:val="24"/>
        </w:rPr>
      </w:pPr>
      <w:r w:rsidRPr="00A705E4">
        <w:rPr>
          <w:rFonts w:ascii="Times New Roman" w:hAnsi="Times New Roman" w:cs="Times New Roman"/>
          <w:b/>
          <w:sz w:val="28"/>
          <w:szCs w:val="24"/>
        </w:rPr>
        <w:t>Hipoteze</w:t>
      </w:r>
    </w:p>
    <w:p w14:paraId="57FA9507" w14:textId="6D5D673E" w:rsidR="00331B01" w:rsidRDefault="008A63DF" w:rsidP="009E3E34">
      <w:pPr>
        <w:widowControl w:val="0"/>
        <w:spacing w:line="360" w:lineRule="auto"/>
        <w:jc w:val="both"/>
        <w:rPr>
          <w:rFonts w:ascii="Times New Roman" w:eastAsia="Times New Roman" w:hAnsi="Times New Roman" w:cs="Times New Roman"/>
          <w:sz w:val="24"/>
          <w:szCs w:val="24"/>
        </w:rPr>
      </w:pPr>
      <w:r w:rsidRPr="008A63DF">
        <w:rPr>
          <w:rFonts w:ascii="Times New Roman" w:eastAsia="Times New Roman" w:hAnsi="Times New Roman" w:cs="Times New Roman"/>
          <w:sz w:val="24"/>
          <w:szCs w:val="24"/>
        </w:rPr>
        <w:t xml:space="preserve">V </w:t>
      </w:r>
      <w:r>
        <w:rPr>
          <w:rFonts w:ascii="Times New Roman" w:eastAsia="Times New Roman" w:hAnsi="Times New Roman" w:cs="Times New Roman"/>
          <w:sz w:val="24"/>
          <w:szCs w:val="24"/>
        </w:rPr>
        <w:t xml:space="preserve">magisterskem delu bom testiral </w:t>
      </w:r>
      <w:r w:rsidR="00CC2E47">
        <w:rPr>
          <w:rFonts w:ascii="Times New Roman" w:eastAsia="Times New Roman" w:hAnsi="Times New Roman" w:cs="Times New Roman"/>
          <w:sz w:val="24"/>
          <w:szCs w:val="24"/>
        </w:rPr>
        <w:t>3</w:t>
      </w:r>
      <w:r w:rsidR="002C7C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ipoteze:</w:t>
      </w:r>
    </w:p>
    <w:p w14:paraId="228CA11B" w14:textId="6B8257D3"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različnimi algoritmi strojnega učenja je moč napovedati nihanja </w:t>
      </w:r>
      <w:r w:rsidR="000C00BA">
        <w:rPr>
          <w:rFonts w:ascii="Times New Roman" w:hAnsi="Times New Roman" w:cs="Times New Roman"/>
          <w:sz w:val="24"/>
          <w:szCs w:val="24"/>
        </w:rPr>
        <w:t xml:space="preserve">vodne gladine </w:t>
      </w:r>
      <w:r w:rsidR="00E51B8D">
        <w:rPr>
          <w:rFonts w:ascii="Times New Roman" w:hAnsi="Times New Roman" w:cs="Times New Roman"/>
          <w:sz w:val="24"/>
          <w:szCs w:val="24"/>
        </w:rPr>
        <w:t>na površinskih vodnih virih</w:t>
      </w:r>
      <w:r w:rsidR="000616B9">
        <w:rPr>
          <w:rFonts w:ascii="Times New Roman" w:hAnsi="Times New Roman" w:cs="Times New Roman"/>
          <w:sz w:val="24"/>
          <w:szCs w:val="24"/>
        </w:rPr>
        <w:t xml:space="preserve"> kot so jezera in reke.</w:t>
      </w:r>
    </w:p>
    <w:p w14:paraId="6839FBA3" w14:textId="43778E98"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satelitskimi </w:t>
      </w:r>
      <w:r w:rsidR="005945FF">
        <w:rPr>
          <w:rFonts w:ascii="Times New Roman" w:hAnsi="Times New Roman" w:cs="Times New Roman"/>
          <w:sz w:val="24"/>
          <w:szCs w:val="24"/>
        </w:rPr>
        <w:t>posnetki</w:t>
      </w:r>
      <w:r w:rsidRPr="008A63DF">
        <w:rPr>
          <w:rFonts w:ascii="Times New Roman" w:hAnsi="Times New Roman" w:cs="Times New Roman"/>
          <w:sz w:val="24"/>
          <w:szCs w:val="24"/>
        </w:rPr>
        <w:t xml:space="preserve"> Sentinel-2 bo </w:t>
      </w:r>
      <w:r w:rsidR="00DA45C9">
        <w:rPr>
          <w:rFonts w:ascii="Times New Roman" w:hAnsi="Times New Roman" w:cs="Times New Roman"/>
          <w:sz w:val="24"/>
          <w:szCs w:val="24"/>
        </w:rPr>
        <w:t>mogoče</w:t>
      </w:r>
      <w:r w:rsidRPr="008A63DF">
        <w:rPr>
          <w:rFonts w:ascii="Times New Roman" w:hAnsi="Times New Roman" w:cs="Times New Roman"/>
          <w:sz w:val="24"/>
          <w:szCs w:val="24"/>
        </w:rPr>
        <w:t xml:space="preserve"> izboljšati napovedovalno točnost </w:t>
      </w:r>
      <w:r w:rsidR="00722796">
        <w:rPr>
          <w:rFonts w:ascii="Times New Roman" w:hAnsi="Times New Roman" w:cs="Times New Roman"/>
          <w:sz w:val="24"/>
          <w:szCs w:val="24"/>
        </w:rPr>
        <w:t>prvotnega</w:t>
      </w:r>
      <w:r w:rsidR="008F44D9">
        <w:rPr>
          <w:rFonts w:ascii="Times New Roman" w:hAnsi="Times New Roman" w:cs="Times New Roman"/>
          <w:sz w:val="24"/>
          <w:szCs w:val="24"/>
        </w:rPr>
        <w:t xml:space="preserve"> </w:t>
      </w:r>
      <w:r w:rsidRPr="008A63DF">
        <w:rPr>
          <w:rFonts w:ascii="Times New Roman" w:hAnsi="Times New Roman" w:cs="Times New Roman"/>
          <w:sz w:val="24"/>
          <w:szCs w:val="24"/>
        </w:rPr>
        <w:t>modela po metriki povprečne absolutne napake.</w:t>
      </w:r>
    </w:p>
    <w:p w14:paraId="4213D9EF" w14:textId="46EA845B" w:rsidR="008A63DF" w:rsidRDefault="008F44D9"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Z satelitksimi </w:t>
      </w:r>
      <w:r w:rsidR="007B0A5D">
        <w:rPr>
          <w:rFonts w:ascii="Times New Roman" w:hAnsi="Times New Roman" w:cs="Times New Roman"/>
          <w:sz w:val="24"/>
          <w:szCs w:val="24"/>
        </w:rPr>
        <w:t>posnetki</w:t>
      </w:r>
      <w:r>
        <w:rPr>
          <w:rFonts w:ascii="Times New Roman" w:hAnsi="Times New Roman" w:cs="Times New Roman"/>
          <w:sz w:val="24"/>
          <w:szCs w:val="24"/>
        </w:rPr>
        <w:t xml:space="preserve"> Sentinel-2 in ustrezno programsko opremo </w:t>
      </w:r>
      <w:r w:rsidR="00DD3CE0">
        <w:rPr>
          <w:rFonts w:ascii="Times New Roman" w:hAnsi="Times New Roman" w:cs="Times New Roman"/>
          <w:sz w:val="24"/>
          <w:szCs w:val="24"/>
        </w:rPr>
        <w:t>je lahko</w:t>
      </w:r>
      <w:r w:rsidR="00976D13">
        <w:rPr>
          <w:rFonts w:ascii="Times New Roman" w:hAnsi="Times New Roman" w:cs="Times New Roman"/>
          <w:sz w:val="24"/>
          <w:szCs w:val="24"/>
        </w:rPr>
        <w:t xml:space="preserve"> </w:t>
      </w:r>
      <w:r w:rsidR="00D75869">
        <w:rPr>
          <w:rFonts w:ascii="Times New Roman" w:hAnsi="Times New Roman" w:cs="Times New Roman"/>
          <w:sz w:val="24"/>
          <w:szCs w:val="24"/>
        </w:rPr>
        <w:t xml:space="preserve">nadomestimo </w:t>
      </w:r>
      <w:r w:rsidR="00960726">
        <w:rPr>
          <w:rFonts w:ascii="Times New Roman" w:hAnsi="Times New Roman" w:cs="Times New Roman"/>
          <w:sz w:val="24"/>
          <w:szCs w:val="24"/>
        </w:rPr>
        <w:t>senzorje</w:t>
      </w:r>
      <w:r>
        <w:rPr>
          <w:rFonts w:ascii="Times New Roman" w:hAnsi="Times New Roman" w:cs="Times New Roman"/>
          <w:sz w:val="24"/>
          <w:szCs w:val="24"/>
        </w:rPr>
        <w:t xml:space="preserve">, ki </w:t>
      </w:r>
      <w:r w:rsidR="004C506D">
        <w:rPr>
          <w:rFonts w:ascii="Times New Roman" w:hAnsi="Times New Roman" w:cs="Times New Roman"/>
          <w:sz w:val="24"/>
          <w:szCs w:val="24"/>
        </w:rPr>
        <w:t>jih</w:t>
      </w:r>
      <w:r>
        <w:rPr>
          <w:rFonts w:ascii="Times New Roman" w:hAnsi="Times New Roman" w:cs="Times New Roman"/>
          <w:sz w:val="24"/>
          <w:szCs w:val="24"/>
        </w:rPr>
        <w:t xml:space="preserve"> podjetja trenutno uporabljajo za merjenje gladine vode.</w:t>
      </w:r>
    </w:p>
    <w:p w14:paraId="1967F7C7" w14:textId="77777777" w:rsidR="00A011BF" w:rsidRDefault="00A011BF" w:rsidP="00A94961">
      <w:pPr>
        <w:widowControl w:val="0"/>
        <w:spacing w:line="288" w:lineRule="auto"/>
        <w:jc w:val="both"/>
        <w:rPr>
          <w:rFonts w:ascii="Times New Roman" w:hAnsi="Times New Roman" w:cs="Times New Roman"/>
          <w:b/>
          <w:sz w:val="28"/>
          <w:szCs w:val="24"/>
        </w:rPr>
      </w:pPr>
    </w:p>
    <w:p w14:paraId="5BECEC2E" w14:textId="77777777" w:rsidR="00E26FFE" w:rsidRDefault="00E26FFE">
      <w:pPr>
        <w:rPr>
          <w:rFonts w:ascii="Times New Roman" w:hAnsi="Times New Roman" w:cs="Times New Roman"/>
          <w:b/>
          <w:sz w:val="28"/>
          <w:szCs w:val="24"/>
        </w:rPr>
      </w:pPr>
      <w:r>
        <w:rPr>
          <w:rFonts w:ascii="Times New Roman" w:hAnsi="Times New Roman" w:cs="Times New Roman"/>
          <w:b/>
          <w:sz w:val="28"/>
          <w:szCs w:val="24"/>
        </w:rPr>
        <w:br w:type="page"/>
      </w:r>
    </w:p>
    <w:p w14:paraId="5CB425F3" w14:textId="34AC956B"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lastRenderedPageBreak/>
        <w:t>Opis metodologije</w:t>
      </w:r>
    </w:p>
    <w:p w14:paraId="6FE021C7" w14:textId="194EACB0" w:rsidR="00EC0AB3" w:rsidRDefault="00F13FF8" w:rsidP="00A840F9">
      <w:pPr>
        <w:jc w:val="both"/>
        <w:rPr>
          <w:rFonts w:ascii="Times New Roman" w:hAnsi="Times New Roman" w:cs="Times New Roman"/>
          <w:sz w:val="24"/>
          <w:szCs w:val="24"/>
        </w:rPr>
      </w:pPr>
      <w:r>
        <w:rPr>
          <w:rFonts w:ascii="Times New Roman" w:hAnsi="Times New Roman" w:cs="Times New Roman"/>
          <w:sz w:val="24"/>
          <w:szCs w:val="24"/>
        </w:rPr>
        <w:t xml:space="preserve">Magisterska nalog bo </w:t>
      </w:r>
      <w:r w:rsidR="00D7464B">
        <w:rPr>
          <w:rFonts w:ascii="Times New Roman" w:hAnsi="Times New Roman" w:cs="Times New Roman"/>
          <w:sz w:val="24"/>
          <w:szCs w:val="24"/>
        </w:rPr>
        <w:t>sestabljena iz teoretičnega in raziskovalnega dela. V teoretičnem delu bom pregledal za projekt relevantno tujo in domačo literaturo.</w:t>
      </w:r>
    </w:p>
    <w:p w14:paraId="12F9AA3F" w14:textId="1EC53537" w:rsidR="00580E8C" w:rsidRDefault="00581BF7" w:rsidP="00434A17">
      <w:pPr>
        <w:jc w:val="both"/>
        <w:rPr>
          <w:rFonts w:ascii="Times New Roman" w:hAnsi="Times New Roman" w:cs="Times New Roman"/>
          <w:sz w:val="24"/>
          <w:szCs w:val="24"/>
        </w:rPr>
      </w:pPr>
      <w:r>
        <w:rPr>
          <w:rFonts w:ascii="Times New Roman" w:hAnsi="Times New Roman" w:cs="Times New Roman"/>
          <w:sz w:val="24"/>
          <w:szCs w:val="24"/>
        </w:rPr>
        <w:t xml:space="preserve">V raziskovalnem delu magisterske naloge bom za </w:t>
      </w:r>
      <w:r w:rsidR="00580E8C">
        <w:rPr>
          <w:rFonts w:ascii="Times New Roman" w:hAnsi="Times New Roman" w:cs="Times New Roman"/>
          <w:sz w:val="24"/>
          <w:szCs w:val="24"/>
        </w:rPr>
        <w:t>izhodišče</w:t>
      </w:r>
      <w:r>
        <w:rPr>
          <w:rFonts w:ascii="Times New Roman" w:hAnsi="Times New Roman" w:cs="Times New Roman"/>
          <w:sz w:val="24"/>
          <w:szCs w:val="24"/>
        </w:rPr>
        <w:t xml:space="preserve"> vzel </w:t>
      </w:r>
      <w:r w:rsidR="00876342">
        <w:rPr>
          <w:rFonts w:ascii="Times New Roman" w:hAnsi="Times New Roman" w:cs="Times New Roman"/>
          <w:sz w:val="24"/>
          <w:szCs w:val="24"/>
        </w:rPr>
        <w:t xml:space="preserve">podatke, ki jih je na portalu Kaggle objavil Italjanski ponudnik vodovodnih storitev Acea. </w:t>
      </w:r>
      <w:r w:rsidR="00CB17CE">
        <w:rPr>
          <w:rFonts w:ascii="Times New Roman" w:hAnsi="Times New Roman" w:cs="Times New Roman"/>
          <w:sz w:val="24"/>
          <w:szCs w:val="24"/>
        </w:rPr>
        <w:t>Njihova podatkovna zbirka zajema osnovne podatke kot so količina vode, padavine in podobno od leta</w:t>
      </w:r>
      <w:r w:rsidR="003C7F5B">
        <w:rPr>
          <w:rFonts w:ascii="Times New Roman" w:hAnsi="Times New Roman" w:cs="Times New Roman"/>
          <w:sz w:val="24"/>
          <w:szCs w:val="24"/>
        </w:rPr>
        <w:t xml:space="preserve"> </w:t>
      </w:r>
      <w:r w:rsidR="00CB17CE">
        <w:rPr>
          <w:rFonts w:ascii="Times New Roman" w:hAnsi="Times New Roman" w:cs="Times New Roman"/>
          <w:sz w:val="24"/>
          <w:szCs w:val="24"/>
        </w:rPr>
        <w:t>1998 do konca 2020.</w:t>
      </w:r>
      <w:r w:rsidR="00580E8C">
        <w:rPr>
          <w:rFonts w:ascii="Times New Roman" w:hAnsi="Times New Roman" w:cs="Times New Roman"/>
          <w:sz w:val="24"/>
          <w:szCs w:val="24"/>
        </w:rPr>
        <w:t xml:space="preserve"> Podatki mi bodo služili kot osnova na kateri bom pričel graditi prototip in kasneje kot referenčna primerjava.</w:t>
      </w:r>
    </w:p>
    <w:p w14:paraId="79BAB6DF" w14:textId="77777777" w:rsidR="00FE3B8E" w:rsidRPr="00434A17" w:rsidRDefault="00FE3B8E" w:rsidP="00434A17">
      <w:pPr>
        <w:jc w:val="both"/>
        <w:rPr>
          <w:rFonts w:ascii="Times New Roman" w:hAnsi="Times New Roman" w:cs="Times New Roman"/>
          <w:sz w:val="24"/>
          <w:szCs w:val="24"/>
        </w:rPr>
      </w:pPr>
    </w:p>
    <w:p w14:paraId="0A5694CB" w14:textId="4AE5BFF4" w:rsidR="00D345EA"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rPr>
        <w:t>Struktura dela</w:t>
      </w:r>
      <w:r w:rsidR="007942A2" w:rsidRPr="00A705E4">
        <w:rPr>
          <w:rFonts w:ascii="Times New Roman" w:hAnsi="Times New Roman" w:cs="Times New Roman"/>
          <w:b/>
          <w:sz w:val="28"/>
        </w:rPr>
        <w:t>:</w:t>
      </w:r>
    </w:p>
    <w:p w14:paraId="02069E28"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UVOD</w:t>
      </w:r>
    </w:p>
    <w:p w14:paraId="52EE142F" w14:textId="28B3E712" w:rsidR="00C6109A" w:rsidRPr="00A94961" w:rsidRDefault="009A7099"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O</w:t>
      </w:r>
      <w:r w:rsidR="00C6109A" w:rsidRPr="00A94961">
        <w:rPr>
          <w:rFonts w:ascii="Times New Roman" w:hAnsi="Times New Roman" w:cs="Times New Roman"/>
          <w:sz w:val="24"/>
          <w:szCs w:val="24"/>
        </w:rPr>
        <w:t>pis raziskovalnega problema</w:t>
      </w:r>
    </w:p>
    <w:p w14:paraId="12893D00" w14:textId="0EEDBA0A"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Namen in cilj</w:t>
      </w:r>
      <w:r w:rsidR="00D56A80">
        <w:rPr>
          <w:rFonts w:ascii="Times New Roman" w:hAnsi="Times New Roman" w:cs="Times New Roman"/>
          <w:sz w:val="24"/>
          <w:szCs w:val="24"/>
        </w:rPr>
        <w:t>i</w:t>
      </w:r>
    </w:p>
    <w:p w14:paraId="35F5DF06" w14:textId="4AE49215"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Metod</w:t>
      </w:r>
      <w:r w:rsidR="00D56A80">
        <w:rPr>
          <w:rFonts w:ascii="Times New Roman" w:hAnsi="Times New Roman" w:cs="Times New Roman"/>
          <w:sz w:val="24"/>
          <w:szCs w:val="24"/>
        </w:rPr>
        <w:t>ologija</w:t>
      </w:r>
    </w:p>
    <w:p w14:paraId="3479C199" w14:textId="76F15440" w:rsidR="00C6109A" w:rsidRPr="00A94961" w:rsidRDefault="00862A90"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ovzetek poglavij</w:t>
      </w:r>
    </w:p>
    <w:p w14:paraId="3E04CAF2" w14:textId="77777777" w:rsidR="00C6109A" w:rsidRPr="00A94961" w:rsidRDefault="00C6109A" w:rsidP="00C6109A">
      <w:pPr>
        <w:pStyle w:val="ListParagraph"/>
        <w:ind w:left="1080"/>
        <w:rPr>
          <w:rFonts w:ascii="Times New Roman" w:hAnsi="Times New Roman" w:cs="Times New Roman"/>
          <w:sz w:val="24"/>
          <w:szCs w:val="24"/>
        </w:rPr>
      </w:pPr>
    </w:p>
    <w:p w14:paraId="58EA80E0" w14:textId="44205FF3" w:rsidR="00C6109A" w:rsidRPr="00A94961" w:rsidRDefault="007E50DF"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UPRAVLJANJE Z VODNIMI VIRI</w:t>
      </w:r>
    </w:p>
    <w:p w14:paraId="375EFED9" w14:textId="5FBB622F" w:rsidR="00C6109A" w:rsidRDefault="000359D5"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Upravljanje z vodnimi viri v Sloveniji</w:t>
      </w:r>
    </w:p>
    <w:p w14:paraId="3FF81139" w14:textId="25C7507D" w:rsidR="00976B5C" w:rsidRPr="00A94961" w:rsidRDefault="00976B5C"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Vodna bilanca</w:t>
      </w:r>
    </w:p>
    <w:p w14:paraId="7A578652" w14:textId="77777777" w:rsidR="00160DB3" w:rsidRPr="00160DB3" w:rsidRDefault="00160DB3" w:rsidP="00160DB3">
      <w:pPr>
        <w:pStyle w:val="ListParagraph"/>
        <w:ind w:left="1080"/>
        <w:rPr>
          <w:rFonts w:ascii="Times New Roman" w:hAnsi="Times New Roman" w:cs="Times New Roman"/>
          <w:sz w:val="24"/>
          <w:szCs w:val="24"/>
        </w:rPr>
      </w:pPr>
    </w:p>
    <w:p w14:paraId="09B01B2B" w14:textId="7CBCD317" w:rsidR="00C6109A" w:rsidRPr="00A94961" w:rsidRDefault="00420A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RAZVOJ NAPOVEDOVALNEGA MODELA</w:t>
      </w:r>
    </w:p>
    <w:p w14:paraId="440EF0E0" w14:textId="70EA8C5C" w:rsidR="00C6109A" w:rsidRDefault="00BE60E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iza podatkov</w:t>
      </w:r>
      <w:r w:rsidR="00327B07">
        <w:rPr>
          <w:rFonts w:ascii="Times New Roman" w:hAnsi="Times New Roman" w:cs="Times New Roman"/>
          <w:sz w:val="24"/>
          <w:szCs w:val="24"/>
        </w:rPr>
        <w:t xml:space="preserve"> v surovi obliki</w:t>
      </w:r>
    </w:p>
    <w:p w14:paraId="205DC0A7" w14:textId="72D32FC3" w:rsidR="00BE60EF" w:rsidRDefault="00C86877"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rava podatkov</w:t>
      </w:r>
      <w:r w:rsidR="002D2934">
        <w:rPr>
          <w:rFonts w:ascii="Times New Roman" w:hAnsi="Times New Roman" w:cs="Times New Roman"/>
          <w:sz w:val="24"/>
          <w:szCs w:val="24"/>
        </w:rPr>
        <w:t xml:space="preserve"> za strojno učenje</w:t>
      </w:r>
    </w:p>
    <w:p w14:paraId="0E9AB49C" w14:textId="5C4C53FC" w:rsidR="009E712B" w:rsidRDefault="00CE13C0"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Izbira in izgradnja</w:t>
      </w:r>
      <w:r w:rsidR="003075DF">
        <w:rPr>
          <w:rFonts w:ascii="Times New Roman" w:hAnsi="Times New Roman" w:cs="Times New Roman"/>
          <w:sz w:val="24"/>
          <w:szCs w:val="24"/>
        </w:rPr>
        <w:t xml:space="preserve"> napovedovalnega</w:t>
      </w:r>
      <w:r w:rsidR="009E712B">
        <w:rPr>
          <w:rFonts w:ascii="Times New Roman" w:hAnsi="Times New Roman" w:cs="Times New Roman"/>
          <w:sz w:val="24"/>
          <w:szCs w:val="24"/>
        </w:rPr>
        <w:t xml:space="preserve"> modela</w:t>
      </w:r>
    </w:p>
    <w:p w14:paraId="0AF73D10" w14:textId="39833926" w:rsidR="007A50BF" w:rsidRPr="00A94961" w:rsidRDefault="007A50B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Ocenjevanje modela</w:t>
      </w:r>
    </w:p>
    <w:p w14:paraId="7F5B793D" w14:textId="77777777" w:rsidR="00C6109A" w:rsidRPr="00A94961" w:rsidRDefault="00C6109A" w:rsidP="00C6109A">
      <w:pPr>
        <w:pStyle w:val="ListParagraph"/>
        <w:ind w:left="1080"/>
        <w:rPr>
          <w:rFonts w:ascii="Times New Roman" w:hAnsi="Times New Roman" w:cs="Times New Roman"/>
          <w:sz w:val="24"/>
          <w:szCs w:val="24"/>
        </w:rPr>
      </w:pPr>
    </w:p>
    <w:p w14:paraId="73470F2B" w14:textId="35671735" w:rsidR="00C6109A" w:rsidRPr="00A94961" w:rsidRDefault="008A00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SATELITSKI POSNETKI</w:t>
      </w:r>
    </w:p>
    <w:p w14:paraId="46E60B05" w14:textId="77E80768" w:rsidR="001F6CC2" w:rsidRPr="001F6CC2" w:rsidRDefault="00F43DEB" w:rsidP="00C6109A">
      <w:pPr>
        <w:pStyle w:val="ListParagraph"/>
        <w:numPr>
          <w:ilvl w:val="1"/>
          <w:numId w:val="2"/>
        </w:numPr>
        <w:rPr>
          <w:rFonts w:ascii="Times New Roman" w:hAnsi="Times New Roman" w:cs="Times New Roman"/>
          <w:bCs/>
          <w:sz w:val="24"/>
          <w:szCs w:val="24"/>
        </w:rPr>
      </w:pPr>
      <w:r>
        <w:rPr>
          <w:rFonts w:ascii="Times New Roman" w:hAnsi="Times New Roman" w:cs="Times New Roman"/>
          <w:bCs/>
          <w:sz w:val="24"/>
          <w:szCs w:val="24"/>
        </w:rPr>
        <w:t xml:space="preserve">Program Copernikus in </w:t>
      </w:r>
      <w:r w:rsidR="004D457C">
        <w:rPr>
          <w:rFonts w:ascii="Times New Roman" w:hAnsi="Times New Roman" w:cs="Times New Roman"/>
          <w:bCs/>
          <w:sz w:val="24"/>
          <w:szCs w:val="24"/>
        </w:rPr>
        <w:t xml:space="preserve">satelita </w:t>
      </w:r>
      <w:r w:rsidR="001F6CC2" w:rsidRPr="001F6CC2">
        <w:rPr>
          <w:rFonts w:ascii="Times New Roman" w:hAnsi="Times New Roman" w:cs="Times New Roman"/>
          <w:bCs/>
          <w:sz w:val="24"/>
          <w:szCs w:val="24"/>
        </w:rPr>
        <w:t>Sent</w:t>
      </w:r>
      <w:r w:rsidR="001F6CC2">
        <w:rPr>
          <w:rFonts w:ascii="Times New Roman" w:hAnsi="Times New Roman" w:cs="Times New Roman"/>
          <w:bCs/>
          <w:sz w:val="24"/>
          <w:szCs w:val="24"/>
        </w:rPr>
        <w:t>inel</w:t>
      </w:r>
      <w:r w:rsidR="00BB1435">
        <w:rPr>
          <w:rFonts w:ascii="Times New Roman" w:hAnsi="Times New Roman" w:cs="Times New Roman"/>
          <w:bCs/>
          <w:sz w:val="24"/>
          <w:szCs w:val="24"/>
        </w:rPr>
        <w:t>-</w:t>
      </w:r>
      <w:r w:rsidR="001F6CC2">
        <w:rPr>
          <w:rFonts w:ascii="Times New Roman" w:hAnsi="Times New Roman" w:cs="Times New Roman"/>
          <w:bCs/>
          <w:sz w:val="24"/>
          <w:szCs w:val="24"/>
        </w:rPr>
        <w:t>2</w:t>
      </w:r>
    </w:p>
    <w:p w14:paraId="081DE820" w14:textId="0F9E4C69" w:rsidR="00C6109A" w:rsidRPr="0034160A" w:rsidRDefault="00EB2368" w:rsidP="00C6109A">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idobivanje satelitskih posnetkov</w:t>
      </w:r>
    </w:p>
    <w:p w14:paraId="0B32E2BB" w14:textId="173821A4" w:rsidR="00C6109A" w:rsidRPr="00107778" w:rsidRDefault="00495DFC"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ocesiranje satelitskih posnetkov</w:t>
      </w:r>
    </w:p>
    <w:p w14:paraId="5F6F4F24" w14:textId="613DE3DA" w:rsidR="00107778" w:rsidRPr="00107778"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Detekcija količine vode</w:t>
      </w:r>
    </w:p>
    <w:p w14:paraId="1E5B1E34" w14:textId="0FC7E70A" w:rsidR="00107778" w:rsidRPr="00E87D45"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cenjevanje pridobljenih informacij</w:t>
      </w:r>
    </w:p>
    <w:p w14:paraId="02F729A7" w14:textId="35F3B194" w:rsidR="00E87D45" w:rsidRPr="00E87D45" w:rsidRDefault="00E87D45"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bogatitev napovedovalnega modela</w:t>
      </w:r>
    </w:p>
    <w:p w14:paraId="60F04D2F" w14:textId="1DAF05B7" w:rsidR="00E87D45" w:rsidRPr="005E643F" w:rsidRDefault="000B1612"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Substitucija merilcev za gladino vode</w:t>
      </w:r>
    </w:p>
    <w:p w14:paraId="23073F80" w14:textId="77777777" w:rsidR="005E643F" w:rsidRPr="005E643F" w:rsidRDefault="005E643F" w:rsidP="005E643F">
      <w:pPr>
        <w:pStyle w:val="ListParagraph"/>
        <w:ind w:left="1080"/>
        <w:rPr>
          <w:rFonts w:ascii="Times New Roman" w:hAnsi="Times New Roman" w:cs="Times New Roman"/>
          <w:b/>
          <w:sz w:val="24"/>
          <w:szCs w:val="24"/>
        </w:rPr>
      </w:pPr>
    </w:p>
    <w:p w14:paraId="3A30E0F9"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DISKUSIJA</w:t>
      </w:r>
    </w:p>
    <w:p w14:paraId="00337D6A" w14:textId="77777777"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Ključne ugotovitve</w:t>
      </w:r>
    </w:p>
    <w:p w14:paraId="525EED86" w14:textId="74065344" w:rsidR="00C6109A" w:rsidRPr="00A94961" w:rsidRDefault="00B2514A"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oročila</w:t>
      </w:r>
      <w:r w:rsidR="00C6109A" w:rsidRPr="00A94961">
        <w:rPr>
          <w:rFonts w:ascii="Times New Roman" w:hAnsi="Times New Roman" w:cs="Times New Roman"/>
          <w:sz w:val="24"/>
          <w:szCs w:val="24"/>
        </w:rPr>
        <w:t xml:space="preserve"> za nadaljno raziskovanje</w:t>
      </w:r>
    </w:p>
    <w:p w14:paraId="1ECB195B" w14:textId="77777777" w:rsidR="00C6109A" w:rsidRPr="00A94961" w:rsidRDefault="00C6109A" w:rsidP="00C6109A">
      <w:pPr>
        <w:pStyle w:val="ListParagraph"/>
        <w:ind w:left="1080"/>
        <w:rPr>
          <w:rFonts w:ascii="Times New Roman" w:hAnsi="Times New Roman" w:cs="Times New Roman"/>
          <w:b/>
          <w:sz w:val="24"/>
          <w:szCs w:val="24"/>
        </w:rPr>
      </w:pPr>
    </w:p>
    <w:p w14:paraId="70987A98"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SKLEP</w:t>
      </w:r>
    </w:p>
    <w:p w14:paraId="245D2654" w14:textId="2047A784" w:rsidR="005A3E2A" w:rsidRPr="00A705E4" w:rsidRDefault="005A3E2A">
      <w:pPr>
        <w:rPr>
          <w:rFonts w:ascii="Times New Roman" w:hAnsi="Times New Roman" w:cs="Times New Roman"/>
          <w:b/>
        </w:rPr>
      </w:pPr>
      <w:r w:rsidRPr="00A705E4">
        <w:rPr>
          <w:rFonts w:ascii="Times New Roman" w:hAnsi="Times New Roman" w:cs="Times New Roman"/>
          <w:b/>
        </w:rPr>
        <w:br w:type="page"/>
      </w:r>
    </w:p>
    <w:p w14:paraId="62BF220B" w14:textId="43D7A81D" w:rsidR="00950E32" w:rsidRPr="00A705E4" w:rsidRDefault="00FE4FEC" w:rsidP="00D01256">
      <w:pPr>
        <w:rPr>
          <w:rFonts w:ascii="Times New Roman" w:hAnsi="Times New Roman" w:cs="Times New Roman"/>
          <w:b/>
          <w:sz w:val="28"/>
        </w:rPr>
      </w:pPr>
      <w:r w:rsidRPr="00A705E4">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A705E4" w14:paraId="1C2B4DBD" w14:textId="77777777" w:rsidTr="00217D47">
        <w:trPr>
          <w:tblCellSpacing w:w="0" w:type="dxa"/>
        </w:trPr>
        <w:tc>
          <w:tcPr>
            <w:tcW w:w="0" w:type="auto"/>
            <w:hideMark/>
          </w:tcPr>
          <w:p w14:paraId="5989F28F" w14:textId="77777777" w:rsidR="000D571B" w:rsidRPr="00A705E4" w:rsidRDefault="000D571B">
            <w:pPr>
              <w:pStyle w:val="Heading1"/>
              <w:spacing w:before="0" w:beforeAutospacing="0" w:after="315" w:afterAutospacing="0"/>
              <w:rPr>
                <w:sz w:val="24"/>
                <w:szCs w:val="24"/>
              </w:rPr>
            </w:pPr>
          </w:p>
        </w:tc>
      </w:tr>
    </w:tbl>
    <w:p w14:paraId="2DCB5625" w14:textId="6B6B1AAB" w:rsidR="0014158F" w:rsidRPr="00A705E4" w:rsidRDefault="0014158F" w:rsidP="00DB1468">
      <w:pPr>
        <w:rPr>
          <w:rFonts w:ascii="Times New Roman" w:hAnsi="Times New Roman" w:cs="Times New Roman"/>
          <w:sz w:val="24"/>
          <w:szCs w:val="24"/>
        </w:rPr>
      </w:pPr>
    </w:p>
    <w:p w14:paraId="382CEEF8" w14:textId="5F48B03C" w:rsidR="00DB7ADE" w:rsidRPr="00DB7ADE" w:rsidRDefault="00EE1E3B"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A705E4">
        <w:rPr>
          <w:rFonts w:ascii="Times New Roman" w:hAnsi="Times New Roman" w:cs="Times New Roman"/>
          <w:sz w:val="24"/>
          <w:szCs w:val="24"/>
        </w:rPr>
        <w:fldChar w:fldCharType="begin" w:fldLock="1"/>
      </w:r>
      <w:r w:rsidRPr="00A705E4">
        <w:rPr>
          <w:rFonts w:ascii="Times New Roman" w:hAnsi="Times New Roman" w:cs="Times New Roman"/>
          <w:sz w:val="24"/>
          <w:szCs w:val="24"/>
        </w:rPr>
        <w:instrText xml:space="preserve">ADDIN Mendeley Bibliography CSL_BIBLIOGRAPHY </w:instrText>
      </w:r>
      <w:r w:rsidRPr="00A705E4">
        <w:rPr>
          <w:rFonts w:ascii="Times New Roman" w:hAnsi="Times New Roman" w:cs="Times New Roman"/>
          <w:sz w:val="24"/>
          <w:szCs w:val="24"/>
        </w:rPr>
        <w:fldChar w:fldCharType="separate"/>
      </w:r>
      <w:r w:rsidR="00DB7ADE" w:rsidRPr="00DB7ADE">
        <w:rPr>
          <w:rFonts w:ascii="Times New Roman" w:hAnsi="Times New Roman" w:cs="Times New Roman"/>
          <w:noProof/>
          <w:sz w:val="24"/>
          <w:lang w:val="en-GB"/>
        </w:rPr>
        <w:t xml:space="preserve">Abdi, A. M. (2020). Land cover and land use classification performance of machine learning algorithms in a boreal landscape using Sentinel-2 data. </w:t>
      </w:r>
      <w:r w:rsidR="00DB7ADE" w:rsidRPr="00DB7ADE">
        <w:rPr>
          <w:rFonts w:ascii="Times New Roman" w:hAnsi="Times New Roman" w:cs="Times New Roman"/>
          <w:i/>
          <w:iCs/>
          <w:noProof/>
          <w:sz w:val="24"/>
          <w:lang w:val="en-GB"/>
        </w:rPr>
        <w:t>GIScience and Remote Sensing</w:t>
      </w:r>
      <w:r w:rsidR="00DB7ADE" w:rsidRPr="00DB7ADE">
        <w:rPr>
          <w:rFonts w:ascii="Times New Roman" w:hAnsi="Times New Roman" w:cs="Times New Roman"/>
          <w:noProof/>
          <w:sz w:val="24"/>
          <w:lang w:val="en-GB"/>
        </w:rPr>
        <w:t xml:space="preserve">, </w:t>
      </w:r>
      <w:r w:rsidR="00DB7ADE" w:rsidRPr="00DB7ADE">
        <w:rPr>
          <w:rFonts w:ascii="Times New Roman" w:hAnsi="Times New Roman" w:cs="Times New Roman"/>
          <w:i/>
          <w:iCs/>
          <w:noProof/>
          <w:sz w:val="24"/>
          <w:lang w:val="en-GB"/>
        </w:rPr>
        <w:t>57</w:t>
      </w:r>
      <w:r w:rsidR="00DB7ADE" w:rsidRPr="00DB7ADE">
        <w:rPr>
          <w:rFonts w:ascii="Times New Roman" w:hAnsi="Times New Roman" w:cs="Times New Roman"/>
          <w:noProof/>
          <w:sz w:val="24"/>
          <w:lang w:val="en-GB"/>
        </w:rPr>
        <w:t>(1). https://doi.org/10.1080/15481603.2019.1650447</w:t>
      </w:r>
    </w:p>
    <w:p w14:paraId="2ED86448"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Acea Smart Water Analytics</w:t>
      </w:r>
      <w:r w:rsidRPr="00DB7ADE">
        <w:rPr>
          <w:rFonts w:ascii="Times New Roman" w:hAnsi="Times New Roman" w:cs="Times New Roman"/>
          <w:noProof/>
          <w:sz w:val="24"/>
          <w:lang w:val="en-GB"/>
        </w:rPr>
        <w:t>. (2020, december 10). kaggle.com. https://www.kaggle.com/c/acea-water-prediction</w:t>
      </w:r>
    </w:p>
    <w:p w14:paraId="3E8BDCDF"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Drinking-water</w:t>
      </w:r>
      <w:r w:rsidRPr="00DB7ADE">
        <w:rPr>
          <w:rFonts w:ascii="Times New Roman" w:hAnsi="Times New Roman" w:cs="Times New Roman"/>
          <w:noProof/>
          <w:sz w:val="24"/>
          <w:lang w:val="en-GB"/>
        </w:rPr>
        <w:t>. (2019, junij 14). WHO. https://www.who.int/news-room/fact-sheets/detail/drinking-water</w:t>
      </w:r>
    </w:p>
    <w:p w14:paraId="16A53221"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noProof/>
          <w:sz w:val="24"/>
          <w:lang w:val="en-GB"/>
        </w:rPr>
        <w:t xml:space="preserve">Pena-Regueiro, J., Sebastiá-Frasquet, M. T., Estornell, J., &amp; Aguilar-Maldonado, J. A. (2020). Sentinel-2 application to the surface characterization of small water bodies in Wetlands. </w:t>
      </w:r>
      <w:r w:rsidRPr="00DB7ADE">
        <w:rPr>
          <w:rFonts w:ascii="Times New Roman" w:hAnsi="Times New Roman" w:cs="Times New Roman"/>
          <w:i/>
          <w:iCs/>
          <w:noProof/>
          <w:sz w:val="24"/>
          <w:lang w:val="en-GB"/>
        </w:rPr>
        <w:t>Water (Switzerland)</w:t>
      </w:r>
      <w:r w:rsidRPr="00DB7ADE">
        <w:rPr>
          <w:rFonts w:ascii="Times New Roman" w:hAnsi="Times New Roman" w:cs="Times New Roman"/>
          <w:noProof/>
          <w:sz w:val="24"/>
          <w:lang w:val="en-GB"/>
        </w:rPr>
        <w:t xml:space="preserve">, </w:t>
      </w:r>
      <w:r w:rsidRPr="00DB7ADE">
        <w:rPr>
          <w:rFonts w:ascii="Times New Roman" w:hAnsi="Times New Roman" w:cs="Times New Roman"/>
          <w:i/>
          <w:iCs/>
          <w:noProof/>
          <w:sz w:val="24"/>
          <w:lang w:val="en-GB"/>
        </w:rPr>
        <w:t>12</w:t>
      </w:r>
      <w:r w:rsidRPr="00DB7ADE">
        <w:rPr>
          <w:rFonts w:ascii="Times New Roman" w:hAnsi="Times New Roman" w:cs="Times New Roman"/>
          <w:noProof/>
          <w:sz w:val="24"/>
          <w:lang w:val="en-GB"/>
        </w:rPr>
        <w:t>(5). https://doi.org/10.3390/w12051487</w:t>
      </w:r>
    </w:p>
    <w:p w14:paraId="5A80CAAB"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noProof/>
          <w:sz w:val="24"/>
          <w:lang w:val="en-GB"/>
        </w:rPr>
        <w:t xml:space="preserve">Suhet. (2015). </w:t>
      </w:r>
      <w:r w:rsidRPr="00DB7ADE">
        <w:rPr>
          <w:rFonts w:ascii="Times New Roman" w:hAnsi="Times New Roman" w:cs="Times New Roman"/>
          <w:i/>
          <w:iCs/>
          <w:noProof/>
          <w:sz w:val="24"/>
          <w:lang w:val="en-GB"/>
        </w:rPr>
        <w:t>Sentinel-2 User Handbook</w:t>
      </w:r>
      <w:r w:rsidRPr="00DB7ADE">
        <w:rPr>
          <w:rFonts w:ascii="Times New Roman" w:hAnsi="Times New Roman" w:cs="Times New Roman"/>
          <w:noProof/>
          <w:sz w:val="24"/>
          <w:lang w:val="en-GB"/>
        </w:rPr>
        <w:t>. European Space Agency. https://doi.org/10.1021/ie51400a018</w:t>
      </w:r>
    </w:p>
    <w:p w14:paraId="19EBE22F"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Sustainable water management</w:t>
      </w:r>
      <w:r w:rsidRPr="00DB7ADE">
        <w:rPr>
          <w:rFonts w:ascii="Times New Roman" w:hAnsi="Times New Roman" w:cs="Times New Roman"/>
          <w:noProof/>
          <w:sz w:val="24"/>
          <w:lang w:val="en-GB"/>
        </w:rPr>
        <w:t>. (2018, november 12). European Environment Agency. https://www.eea.europa.eu/themes/water/european-waters/water-management</w:t>
      </w:r>
    </w:p>
    <w:p w14:paraId="0950D34F"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lang w:val="en-GB"/>
        </w:rPr>
      </w:pPr>
      <w:r w:rsidRPr="00DB7ADE">
        <w:rPr>
          <w:rFonts w:ascii="Times New Roman" w:hAnsi="Times New Roman" w:cs="Times New Roman"/>
          <w:i/>
          <w:iCs/>
          <w:noProof/>
          <w:sz w:val="24"/>
          <w:lang w:val="en-GB"/>
        </w:rPr>
        <w:t>Water productivity</w:t>
      </w:r>
      <w:r w:rsidRPr="00DB7ADE">
        <w:rPr>
          <w:rFonts w:ascii="Times New Roman" w:hAnsi="Times New Roman" w:cs="Times New Roman"/>
          <w:noProof/>
          <w:sz w:val="24"/>
          <w:lang w:val="en-GB"/>
        </w:rPr>
        <w:t>. (2018). Eurostat. https://ec.europa.eu/eurostat/web/products-datasets/-/t2020_rd210</w:t>
      </w:r>
    </w:p>
    <w:p w14:paraId="7CC733F2" w14:textId="77777777" w:rsidR="00DB7ADE" w:rsidRPr="00DB7ADE" w:rsidRDefault="00DB7ADE" w:rsidP="00DB7ADE">
      <w:pPr>
        <w:widowControl w:val="0"/>
        <w:autoSpaceDE w:val="0"/>
        <w:autoSpaceDN w:val="0"/>
        <w:adjustRightInd w:val="0"/>
        <w:spacing w:line="240" w:lineRule="auto"/>
        <w:ind w:left="480" w:hanging="480"/>
        <w:rPr>
          <w:rFonts w:ascii="Times New Roman" w:hAnsi="Times New Roman" w:cs="Times New Roman"/>
          <w:noProof/>
          <w:sz w:val="24"/>
        </w:rPr>
      </w:pPr>
      <w:r w:rsidRPr="00DB7ADE">
        <w:rPr>
          <w:rFonts w:ascii="Times New Roman" w:hAnsi="Times New Roman" w:cs="Times New Roman"/>
          <w:i/>
          <w:iCs/>
          <w:noProof/>
          <w:sz w:val="24"/>
          <w:lang w:val="en-GB"/>
        </w:rPr>
        <w:t>Water use and environmental pressures</w:t>
      </w:r>
      <w:r w:rsidRPr="00DB7ADE">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0120B83D" w:rsidR="00DB1468" w:rsidRPr="00A705E4" w:rsidRDefault="00EE1E3B" w:rsidP="00DB7ADE">
      <w:pPr>
        <w:widowControl w:val="0"/>
        <w:autoSpaceDE w:val="0"/>
        <w:autoSpaceDN w:val="0"/>
        <w:adjustRightInd w:val="0"/>
        <w:spacing w:line="240" w:lineRule="auto"/>
        <w:ind w:left="480" w:hanging="480"/>
        <w:rPr>
          <w:rFonts w:ascii="Times New Roman" w:hAnsi="Times New Roman" w:cs="Times New Roman"/>
          <w:sz w:val="24"/>
          <w:szCs w:val="24"/>
        </w:rPr>
      </w:pPr>
      <w:r w:rsidRPr="00A705E4">
        <w:rPr>
          <w:rFonts w:ascii="Times New Roman" w:hAnsi="Times New Roman" w:cs="Times New Roman"/>
          <w:sz w:val="24"/>
          <w:szCs w:val="24"/>
        </w:rPr>
        <w:fldChar w:fldCharType="end"/>
      </w:r>
    </w:p>
    <w:sectPr w:rsidR="00DB1468" w:rsidRPr="00A705E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D05907" w14:textId="77777777" w:rsidR="00F45058" w:rsidRDefault="00F45058" w:rsidP="00DB220C">
      <w:pPr>
        <w:spacing w:after="0" w:line="240" w:lineRule="auto"/>
      </w:pPr>
      <w:r>
        <w:separator/>
      </w:r>
    </w:p>
  </w:endnote>
  <w:endnote w:type="continuationSeparator" w:id="0">
    <w:p w14:paraId="7220931E" w14:textId="77777777" w:rsidR="00F45058" w:rsidRDefault="00F45058"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7BE3D3" w:rsidR="00E25B81" w:rsidRDefault="00E25B81">
        <w:pPr>
          <w:pStyle w:val="Footer"/>
          <w:jc w:val="center"/>
        </w:pPr>
        <w:r>
          <w:fldChar w:fldCharType="begin"/>
        </w:r>
        <w:r>
          <w:instrText xml:space="preserve"> PAGE   \* MERGEFORMAT </w:instrText>
        </w:r>
        <w:r>
          <w:fldChar w:fldCharType="separate"/>
        </w:r>
        <w:r w:rsidR="0021210C">
          <w:rPr>
            <w:noProof/>
          </w:rPr>
          <w:t>1</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4EB7C1" w14:textId="77777777" w:rsidR="00F45058" w:rsidRDefault="00F45058" w:rsidP="00DB220C">
      <w:pPr>
        <w:spacing w:after="0" w:line="240" w:lineRule="auto"/>
      </w:pPr>
      <w:r>
        <w:separator/>
      </w:r>
    </w:p>
  </w:footnote>
  <w:footnote w:type="continuationSeparator" w:id="0">
    <w:p w14:paraId="1E56FB67" w14:textId="77777777" w:rsidR="00F45058" w:rsidRDefault="00F45058"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5"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12"/>
  </w:num>
  <w:num w:numId="2">
    <w:abstractNumId w:val="7"/>
  </w:num>
  <w:num w:numId="3">
    <w:abstractNumId w:val="4"/>
  </w:num>
  <w:num w:numId="4">
    <w:abstractNumId w:val="3"/>
  </w:num>
  <w:num w:numId="5">
    <w:abstractNumId w:val="15"/>
  </w:num>
  <w:num w:numId="6">
    <w:abstractNumId w:val="1"/>
  </w:num>
  <w:num w:numId="7">
    <w:abstractNumId w:val="9"/>
  </w:num>
  <w:num w:numId="8">
    <w:abstractNumId w:val="11"/>
  </w:num>
  <w:num w:numId="9">
    <w:abstractNumId w:val="5"/>
  </w:num>
  <w:num w:numId="10">
    <w:abstractNumId w:val="0"/>
  </w:num>
  <w:num w:numId="11">
    <w:abstractNumId w:val="10"/>
  </w:num>
  <w:num w:numId="12">
    <w:abstractNumId w:val="2"/>
  </w:num>
  <w:num w:numId="13">
    <w:abstractNumId w:val="8"/>
  </w:num>
  <w:num w:numId="14">
    <w:abstractNumId w:val="6"/>
  </w:num>
  <w:num w:numId="15">
    <w:abstractNumId w:val="1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922"/>
    <w:rsid w:val="00000DFD"/>
    <w:rsid w:val="00002DB2"/>
    <w:rsid w:val="00003EFF"/>
    <w:rsid w:val="000041A6"/>
    <w:rsid w:val="00006513"/>
    <w:rsid w:val="00015B60"/>
    <w:rsid w:val="000174E9"/>
    <w:rsid w:val="00020084"/>
    <w:rsid w:val="0002066C"/>
    <w:rsid w:val="00020E20"/>
    <w:rsid w:val="00021739"/>
    <w:rsid w:val="0002188A"/>
    <w:rsid w:val="00023515"/>
    <w:rsid w:val="00023B2B"/>
    <w:rsid w:val="00025E1C"/>
    <w:rsid w:val="00026F73"/>
    <w:rsid w:val="000330CF"/>
    <w:rsid w:val="00034540"/>
    <w:rsid w:val="000359D5"/>
    <w:rsid w:val="0004080C"/>
    <w:rsid w:val="00042171"/>
    <w:rsid w:val="00042524"/>
    <w:rsid w:val="0004395E"/>
    <w:rsid w:val="00044222"/>
    <w:rsid w:val="000455BD"/>
    <w:rsid w:val="00046FE4"/>
    <w:rsid w:val="00047FC8"/>
    <w:rsid w:val="00050F4E"/>
    <w:rsid w:val="0005146C"/>
    <w:rsid w:val="0005252D"/>
    <w:rsid w:val="00054A77"/>
    <w:rsid w:val="0006132A"/>
    <w:rsid w:val="000616B9"/>
    <w:rsid w:val="00061C4F"/>
    <w:rsid w:val="000621B5"/>
    <w:rsid w:val="00062C00"/>
    <w:rsid w:val="00062FB3"/>
    <w:rsid w:val="000630A4"/>
    <w:rsid w:val="00076C10"/>
    <w:rsid w:val="00077069"/>
    <w:rsid w:val="00080D0F"/>
    <w:rsid w:val="00081B68"/>
    <w:rsid w:val="00084780"/>
    <w:rsid w:val="00084D70"/>
    <w:rsid w:val="00086333"/>
    <w:rsid w:val="000874F6"/>
    <w:rsid w:val="00090957"/>
    <w:rsid w:val="00093CEF"/>
    <w:rsid w:val="00094E0B"/>
    <w:rsid w:val="00096069"/>
    <w:rsid w:val="000A3C24"/>
    <w:rsid w:val="000A3EC8"/>
    <w:rsid w:val="000A7B2B"/>
    <w:rsid w:val="000B0914"/>
    <w:rsid w:val="000B1612"/>
    <w:rsid w:val="000B1F1B"/>
    <w:rsid w:val="000B28CD"/>
    <w:rsid w:val="000B3B58"/>
    <w:rsid w:val="000B6133"/>
    <w:rsid w:val="000B7DB8"/>
    <w:rsid w:val="000C00BA"/>
    <w:rsid w:val="000C30C9"/>
    <w:rsid w:val="000C44DB"/>
    <w:rsid w:val="000C4E01"/>
    <w:rsid w:val="000C707F"/>
    <w:rsid w:val="000D22B1"/>
    <w:rsid w:val="000D34A7"/>
    <w:rsid w:val="000D3AFB"/>
    <w:rsid w:val="000D3EE2"/>
    <w:rsid w:val="000D4224"/>
    <w:rsid w:val="000D4662"/>
    <w:rsid w:val="000D571B"/>
    <w:rsid w:val="000D5BE9"/>
    <w:rsid w:val="000E133D"/>
    <w:rsid w:val="000E2110"/>
    <w:rsid w:val="000E44DA"/>
    <w:rsid w:val="000F02EB"/>
    <w:rsid w:val="000F4B17"/>
    <w:rsid w:val="000F7397"/>
    <w:rsid w:val="000F7C3A"/>
    <w:rsid w:val="001001C6"/>
    <w:rsid w:val="001030A8"/>
    <w:rsid w:val="00104547"/>
    <w:rsid w:val="00104B9A"/>
    <w:rsid w:val="00107778"/>
    <w:rsid w:val="0011282F"/>
    <w:rsid w:val="0011499E"/>
    <w:rsid w:val="00125824"/>
    <w:rsid w:val="00127024"/>
    <w:rsid w:val="001274B8"/>
    <w:rsid w:val="001307A0"/>
    <w:rsid w:val="00130DCF"/>
    <w:rsid w:val="001330B2"/>
    <w:rsid w:val="001335D2"/>
    <w:rsid w:val="00135220"/>
    <w:rsid w:val="00136A9C"/>
    <w:rsid w:val="0014158F"/>
    <w:rsid w:val="00153998"/>
    <w:rsid w:val="00155B3B"/>
    <w:rsid w:val="00156090"/>
    <w:rsid w:val="00156797"/>
    <w:rsid w:val="00157F32"/>
    <w:rsid w:val="00160DB3"/>
    <w:rsid w:val="001634B5"/>
    <w:rsid w:val="00167E3F"/>
    <w:rsid w:val="00170833"/>
    <w:rsid w:val="00171280"/>
    <w:rsid w:val="00172068"/>
    <w:rsid w:val="00175169"/>
    <w:rsid w:val="00175B8A"/>
    <w:rsid w:val="001762A3"/>
    <w:rsid w:val="0018122E"/>
    <w:rsid w:val="001837CE"/>
    <w:rsid w:val="0018459C"/>
    <w:rsid w:val="00184755"/>
    <w:rsid w:val="00185598"/>
    <w:rsid w:val="00191D18"/>
    <w:rsid w:val="001970CE"/>
    <w:rsid w:val="001A04D0"/>
    <w:rsid w:val="001A13B6"/>
    <w:rsid w:val="001A3F7C"/>
    <w:rsid w:val="001B00F4"/>
    <w:rsid w:val="001B04DF"/>
    <w:rsid w:val="001B07E8"/>
    <w:rsid w:val="001B3784"/>
    <w:rsid w:val="001B37EC"/>
    <w:rsid w:val="001B60CD"/>
    <w:rsid w:val="001B67D3"/>
    <w:rsid w:val="001C1558"/>
    <w:rsid w:val="001C1DE9"/>
    <w:rsid w:val="001C4D9B"/>
    <w:rsid w:val="001C5D49"/>
    <w:rsid w:val="001D3906"/>
    <w:rsid w:val="001D49F8"/>
    <w:rsid w:val="001D60F2"/>
    <w:rsid w:val="001D78BE"/>
    <w:rsid w:val="001E58BA"/>
    <w:rsid w:val="001E6421"/>
    <w:rsid w:val="001F08B6"/>
    <w:rsid w:val="001F0A9F"/>
    <w:rsid w:val="001F170B"/>
    <w:rsid w:val="001F351F"/>
    <w:rsid w:val="001F6CC2"/>
    <w:rsid w:val="001F6D19"/>
    <w:rsid w:val="00200B64"/>
    <w:rsid w:val="00201285"/>
    <w:rsid w:val="00201336"/>
    <w:rsid w:val="00202901"/>
    <w:rsid w:val="00207F0B"/>
    <w:rsid w:val="0021210C"/>
    <w:rsid w:val="00213047"/>
    <w:rsid w:val="00213053"/>
    <w:rsid w:val="002136F1"/>
    <w:rsid w:val="0021371A"/>
    <w:rsid w:val="00213F34"/>
    <w:rsid w:val="0021579C"/>
    <w:rsid w:val="00215D6D"/>
    <w:rsid w:val="00217D47"/>
    <w:rsid w:val="00220FAB"/>
    <w:rsid w:val="00222B26"/>
    <w:rsid w:val="002236DF"/>
    <w:rsid w:val="00223801"/>
    <w:rsid w:val="0022591F"/>
    <w:rsid w:val="00226190"/>
    <w:rsid w:val="002262D6"/>
    <w:rsid w:val="00226507"/>
    <w:rsid w:val="00231294"/>
    <w:rsid w:val="002317BC"/>
    <w:rsid w:val="00236B65"/>
    <w:rsid w:val="002377C3"/>
    <w:rsid w:val="0024209A"/>
    <w:rsid w:val="00246755"/>
    <w:rsid w:val="00246EF8"/>
    <w:rsid w:val="00247CE3"/>
    <w:rsid w:val="00251B36"/>
    <w:rsid w:val="002534A7"/>
    <w:rsid w:val="00253A29"/>
    <w:rsid w:val="00253EFB"/>
    <w:rsid w:val="0025458F"/>
    <w:rsid w:val="002553A3"/>
    <w:rsid w:val="0025637E"/>
    <w:rsid w:val="002564B6"/>
    <w:rsid w:val="00256E62"/>
    <w:rsid w:val="00260BB3"/>
    <w:rsid w:val="00264C70"/>
    <w:rsid w:val="00265104"/>
    <w:rsid w:val="00267806"/>
    <w:rsid w:val="00267ED0"/>
    <w:rsid w:val="0027188A"/>
    <w:rsid w:val="002721F5"/>
    <w:rsid w:val="00275DDF"/>
    <w:rsid w:val="00277A1B"/>
    <w:rsid w:val="002804FA"/>
    <w:rsid w:val="002810C2"/>
    <w:rsid w:val="00281133"/>
    <w:rsid w:val="00286185"/>
    <w:rsid w:val="00293370"/>
    <w:rsid w:val="00295262"/>
    <w:rsid w:val="002A0857"/>
    <w:rsid w:val="002A11C6"/>
    <w:rsid w:val="002A15AD"/>
    <w:rsid w:val="002A160F"/>
    <w:rsid w:val="002A1C58"/>
    <w:rsid w:val="002A2E1C"/>
    <w:rsid w:val="002A5C56"/>
    <w:rsid w:val="002B03A6"/>
    <w:rsid w:val="002B1907"/>
    <w:rsid w:val="002B60C2"/>
    <w:rsid w:val="002B7D54"/>
    <w:rsid w:val="002C0749"/>
    <w:rsid w:val="002C222B"/>
    <w:rsid w:val="002C6509"/>
    <w:rsid w:val="002C6BBF"/>
    <w:rsid w:val="002C77BF"/>
    <w:rsid w:val="002C7C16"/>
    <w:rsid w:val="002D0664"/>
    <w:rsid w:val="002D0CCB"/>
    <w:rsid w:val="002D20B1"/>
    <w:rsid w:val="002D21A9"/>
    <w:rsid w:val="002D2934"/>
    <w:rsid w:val="002D3C34"/>
    <w:rsid w:val="002D4AAE"/>
    <w:rsid w:val="002D4D6F"/>
    <w:rsid w:val="002D6E5A"/>
    <w:rsid w:val="002D78FA"/>
    <w:rsid w:val="002E050A"/>
    <w:rsid w:val="002E0E13"/>
    <w:rsid w:val="002E390D"/>
    <w:rsid w:val="002E5318"/>
    <w:rsid w:val="002F34C0"/>
    <w:rsid w:val="002F3CDB"/>
    <w:rsid w:val="002F4907"/>
    <w:rsid w:val="00301D1F"/>
    <w:rsid w:val="0030204E"/>
    <w:rsid w:val="00303D3B"/>
    <w:rsid w:val="0030476E"/>
    <w:rsid w:val="003075DF"/>
    <w:rsid w:val="003108AC"/>
    <w:rsid w:val="00313C83"/>
    <w:rsid w:val="00313F5D"/>
    <w:rsid w:val="003156D4"/>
    <w:rsid w:val="00321FC2"/>
    <w:rsid w:val="003221D5"/>
    <w:rsid w:val="00323592"/>
    <w:rsid w:val="00327B07"/>
    <w:rsid w:val="00330714"/>
    <w:rsid w:val="00330CA8"/>
    <w:rsid w:val="00331152"/>
    <w:rsid w:val="00331B01"/>
    <w:rsid w:val="0033720C"/>
    <w:rsid w:val="003401E9"/>
    <w:rsid w:val="0034160A"/>
    <w:rsid w:val="00354E9C"/>
    <w:rsid w:val="003556C0"/>
    <w:rsid w:val="00355C3B"/>
    <w:rsid w:val="00356F32"/>
    <w:rsid w:val="0036146F"/>
    <w:rsid w:val="00364555"/>
    <w:rsid w:val="00365DB0"/>
    <w:rsid w:val="00367669"/>
    <w:rsid w:val="00367D65"/>
    <w:rsid w:val="00367D9F"/>
    <w:rsid w:val="00371C86"/>
    <w:rsid w:val="003726F5"/>
    <w:rsid w:val="003730A6"/>
    <w:rsid w:val="003754D5"/>
    <w:rsid w:val="003763CE"/>
    <w:rsid w:val="00377062"/>
    <w:rsid w:val="00380064"/>
    <w:rsid w:val="0038164C"/>
    <w:rsid w:val="003831ED"/>
    <w:rsid w:val="00385152"/>
    <w:rsid w:val="003860C1"/>
    <w:rsid w:val="00390CB4"/>
    <w:rsid w:val="003915A9"/>
    <w:rsid w:val="00391D98"/>
    <w:rsid w:val="00391F4D"/>
    <w:rsid w:val="003927CE"/>
    <w:rsid w:val="003948B1"/>
    <w:rsid w:val="00396F6E"/>
    <w:rsid w:val="003A3242"/>
    <w:rsid w:val="003A47A8"/>
    <w:rsid w:val="003A4E5D"/>
    <w:rsid w:val="003A619C"/>
    <w:rsid w:val="003A7365"/>
    <w:rsid w:val="003B0864"/>
    <w:rsid w:val="003B0A67"/>
    <w:rsid w:val="003B1D0B"/>
    <w:rsid w:val="003B1DB7"/>
    <w:rsid w:val="003B2219"/>
    <w:rsid w:val="003B5650"/>
    <w:rsid w:val="003B5C46"/>
    <w:rsid w:val="003B73C9"/>
    <w:rsid w:val="003C130E"/>
    <w:rsid w:val="003C2FA9"/>
    <w:rsid w:val="003C7F5B"/>
    <w:rsid w:val="003D794A"/>
    <w:rsid w:val="003E1708"/>
    <w:rsid w:val="003E42B4"/>
    <w:rsid w:val="003E47A5"/>
    <w:rsid w:val="003F578B"/>
    <w:rsid w:val="003F6408"/>
    <w:rsid w:val="003F6736"/>
    <w:rsid w:val="003F7C68"/>
    <w:rsid w:val="00401EE5"/>
    <w:rsid w:val="0040699F"/>
    <w:rsid w:val="00407667"/>
    <w:rsid w:val="00407672"/>
    <w:rsid w:val="00407C87"/>
    <w:rsid w:val="0041464D"/>
    <w:rsid w:val="00416406"/>
    <w:rsid w:val="00417247"/>
    <w:rsid w:val="00417AAE"/>
    <w:rsid w:val="00417FAC"/>
    <w:rsid w:val="004203FD"/>
    <w:rsid w:val="00420AD9"/>
    <w:rsid w:val="00421558"/>
    <w:rsid w:val="00422139"/>
    <w:rsid w:val="0042324C"/>
    <w:rsid w:val="00423A31"/>
    <w:rsid w:val="00427EE4"/>
    <w:rsid w:val="00433A10"/>
    <w:rsid w:val="0043446A"/>
    <w:rsid w:val="00434A17"/>
    <w:rsid w:val="0044357C"/>
    <w:rsid w:val="00445F53"/>
    <w:rsid w:val="00447889"/>
    <w:rsid w:val="00447A58"/>
    <w:rsid w:val="00450948"/>
    <w:rsid w:val="00452D9F"/>
    <w:rsid w:val="00453A95"/>
    <w:rsid w:val="004541E2"/>
    <w:rsid w:val="00460732"/>
    <w:rsid w:val="00471C3F"/>
    <w:rsid w:val="004733B3"/>
    <w:rsid w:val="00474189"/>
    <w:rsid w:val="00475262"/>
    <w:rsid w:val="00476C28"/>
    <w:rsid w:val="00477110"/>
    <w:rsid w:val="00477CCF"/>
    <w:rsid w:val="0048144B"/>
    <w:rsid w:val="004871E9"/>
    <w:rsid w:val="00487B10"/>
    <w:rsid w:val="004903D3"/>
    <w:rsid w:val="00495DFC"/>
    <w:rsid w:val="004A0A60"/>
    <w:rsid w:val="004A4253"/>
    <w:rsid w:val="004A6662"/>
    <w:rsid w:val="004A6C7A"/>
    <w:rsid w:val="004C00FA"/>
    <w:rsid w:val="004C0207"/>
    <w:rsid w:val="004C3C94"/>
    <w:rsid w:val="004C506D"/>
    <w:rsid w:val="004C5F99"/>
    <w:rsid w:val="004D098F"/>
    <w:rsid w:val="004D0D27"/>
    <w:rsid w:val="004D2F83"/>
    <w:rsid w:val="004D41B7"/>
    <w:rsid w:val="004D4575"/>
    <w:rsid w:val="004D457C"/>
    <w:rsid w:val="004E00FB"/>
    <w:rsid w:val="004E17B1"/>
    <w:rsid w:val="004E26B8"/>
    <w:rsid w:val="004E38F0"/>
    <w:rsid w:val="004F0879"/>
    <w:rsid w:val="004F23F0"/>
    <w:rsid w:val="004F4FFB"/>
    <w:rsid w:val="004F52DC"/>
    <w:rsid w:val="004F5CDA"/>
    <w:rsid w:val="004F5DEA"/>
    <w:rsid w:val="004F6425"/>
    <w:rsid w:val="00502232"/>
    <w:rsid w:val="005032F6"/>
    <w:rsid w:val="00505CBC"/>
    <w:rsid w:val="005062DD"/>
    <w:rsid w:val="0050690F"/>
    <w:rsid w:val="005144D2"/>
    <w:rsid w:val="005145BC"/>
    <w:rsid w:val="005172A9"/>
    <w:rsid w:val="0051760D"/>
    <w:rsid w:val="00520A19"/>
    <w:rsid w:val="005230FA"/>
    <w:rsid w:val="00523B73"/>
    <w:rsid w:val="0052613F"/>
    <w:rsid w:val="005316B5"/>
    <w:rsid w:val="00532203"/>
    <w:rsid w:val="00533D0A"/>
    <w:rsid w:val="005433C4"/>
    <w:rsid w:val="00546382"/>
    <w:rsid w:val="00560778"/>
    <w:rsid w:val="005671B0"/>
    <w:rsid w:val="00567777"/>
    <w:rsid w:val="00570BC9"/>
    <w:rsid w:val="0057211D"/>
    <w:rsid w:val="005728F1"/>
    <w:rsid w:val="00576F90"/>
    <w:rsid w:val="0058086D"/>
    <w:rsid w:val="005809DC"/>
    <w:rsid w:val="00580C33"/>
    <w:rsid w:val="00580E8C"/>
    <w:rsid w:val="00581BF7"/>
    <w:rsid w:val="005822EA"/>
    <w:rsid w:val="00587A5F"/>
    <w:rsid w:val="005924B4"/>
    <w:rsid w:val="005945FF"/>
    <w:rsid w:val="005977EB"/>
    <w:rsid w:val="005A1B6F"/>
    <w:rsid w:val="005A2C07"/>
    <w:rsid w:val="005A3E2A"/>
    <w:rsid w:val="005A73BD"/>
    <w:rsid w:val="005B081F"/>
    <w:rsid w:val="005B555D"/>
    <w:rsid w:val="005C0A5D"/>
    <w:rsid w:val="005C3272"/>
    <w:rsid w:val="005C7335"/>
    <w:rsid w:val="005D0D14"/>
    <w:rsid w:val="005D5D9C"/>
    <w:rsid w:val="005D6961"/>
    <w:rsid w:val="005D7338"/>
    <w:rsid w:val="005E134A"/>
    <w:rsid w:val="005E25D0"/>
    <w:rsid w:val="005E56BE"/>
    <w:rsid w:val="005E643F"/>
    <w:rsid w:val="005F34DC"/>
    <w:rsid w:val="005F519E"/>
    <w:rsid w:val="005F74A3"/>
    <w:rsid w:val="005F78AC"/>
    <w:rsid w:val="006007CE"/>
    <w:rsid w:val="00601C0E"/>
    <w:rsid w:val="00603416"/>
    <w:rsid w:val="006043B0"/>
    <w:rsid w:val="00606FD1"/>
    <w:rsid w:val="00610A90"/>
    <w:rsid w:val="0061259B"/>
    <w:rsid w:val="006138BF"/>
    <w:rsid w:val="00613F71"/>
    <w:rsid w:val="00614DCF"/>
    <w:rsid w:val="006159EE"/>
    <w:rsid w:val="00617A85"/>
    <w:rsid w:val="0062066C"/>
    <w:rsid w:val="00624A2D"/>
    <w:rsid w:val="006254A4"/>
    <w:rsid w:val="006259F7"/>
    <w:rsid w:val="00630402"/>
    <w:rsid w:val="006322E0"/>
    <w:rsid w:val="006324F6"/>
    <w:rsid w:val="00632A6E"/>
    <w:rsid w:val="00632F6A"/>
    <w:rsid w:val="00633D1F"/>
    <w:rsid w:val="00636EF7"/>
    <w:rsid w:val="0064019C"/>
    <w:rsid w:val="006410AB"/>
    <w:rsid w:val="0064317D"/>
    <w:rsid w:val="00643BAC"/>
    <w:rsid w:val="00650DE6"/>
    <w:rsid w:val="00652844"/>
    <w:rsid w:val="006537F5"/>
    <w:rsid w:val="006547AC"/>
    <w:rsid w:val="00654806"/>
    <w:rsid w:val="00654ACB"/>
    <w:rsid w:val="00661053"/>
    <w:rsid w:val="00661B22"/>
    <w:rsid w:val="00661E83"/>
    <w:rsid w:val="00662F59"/>
    <w:rsid w:val="006664C5"/>
    <w:rsid w:val="006704EB"/>
    <w:rsid w:val="006711B7"/>
    <w:rsid w:val="00676110"/>
    <w:rsid w:val="006806D5"/>
    <w:rsid w:val="00680CEC"/>
    <w:rsid w:val="00683F12"/>
    <w:rsid w:val="00684803"/>
    <w:rsid w:val="006855D6"/>
    <w:rsid w:val="00685939"/>
    <w:rsid w:val="00686195"/>
    <w:rsid w:val="006906D8"/>
    <w:rsid w:val="00691CA6"/>
    <w:rsid w:val="006927D8"/>
    <w:rsid w:val="006941D1"/>
    <w:rsid w:val="00695691"/>
    <w:rsid w:val="0069724B"/>
    <w:rsid w:val="006A1E7D"/>
    <w:rsid w:val="006A7422"/>
    <w:rsid w:val="006B0A5B"/>
    <w:rsid w:val="006B3D4D"/>
    <w:rsid w:val="006B5261"/>
    <w:rsid w:val="006B5348"/>
    <w:rsid w:val="006B6057"/>
    <w:rsid w:val="006B70B4"/>
    <w:rsid w:val="006B75BF"/>
    <w:rsid w:val="006C00E3"/>
    <w:rsid w:val="006C205C"/>
    <w:rsid w:val="006C2D64"/>
    <w:rsid w:val="006C3023"/>
    <w:rsid w:val="006C349D"/>
    <w:rsid w:val="006C4531"/>
    <w:rsid w:val="006C6248"/>
    <w:rsid w:val="006D1047"/>
    <w:rsid w:val="006D1618"/>
    <w:rsid w:val="006D2616"/>
    <w:rsid w:val="006D57EA"/>
    <w:rsid w:val="006D5AD3"/>
    <w:rsid w:val="006D7607"/>
    <w:rsid w:val="006D7769"/>
    <w:rsid w:val="006E04CE"/>
    <w:rsid w:val="006E0E20"/>
    <w:rsid w:val="006E54A1"/>
    <w:rsid w:val="006E6C3D"/>
    <w:rsid w:val="006E7AC9"/>
    <w:rsid w:val="006F27C5"/>
    <w:rsid w:val="006F431C"/>
    <w:rsid w:val="006F4BA5"/>
    <w:rsid w:val="00700087"/>
    <w:rsid w:val="00700DCD"/>
    <w:rsid w:val="0070316C"/>
    <w:rsid w:val="00703721"/>
    <w:rsid w:val="00704EBA"/>
    <w:rsid w:val="00704F1B"/>
    <w:rsid w:val="00706468"/>
    <w:rsid w:val="007146A7"/>
    <w:rsid w:val="0071602F"/>
    <w:rsid w:val="0072093A"/>
    <w:rsid w:val="00721D0E"/>
    <w:rsid w:val="00721E8A"/>
    <w:rsid w:val="00722796"/>
    <w:rsid w:val="00722FC3"/>
    <w:rsid w:val="00725317"/>
    <w:rsid w:val="0073159B"/>
    <w:rsid w:val="00731E2E"/>
    <w:rsid w:val="00735478"/>
    <w:rsid w:val="00735917"/>
    <w:rsid w:val="007403AB"/>
    <w:rsid w:val="00740FC3"/>
    <w:rsid w:val="00741E59"/>
    <w:rsid w:val="0074294C"/>
    <w:rsid w:val="007449CF"/>
    <w:rsid w:val="00745AAC"/>
    <w:rsid w:val="00747A78"/>
    <w:rsid w:val="00751C5F"/>
    <w:rsid w:val="0075287F"/>
    <w:rsid w:val="00761A31"/>
    <w:rsid w:val="007711E3"/>
    <w:rsid w:val="0077184A"/>
    <w:rsid w:val="0077501A"/>
    <w:rsid w:val="00780D65"/>
    <w:rsid w:val="007828F6"/>
    <w:rsid w:val="0078328F"/>
    <w:rsid w:val="00787717"/>
    <w:rsid w:val="00792F1C"/>
    <w:rsid w:val="00793862"/>
    <w:rsid w:val="007942A2"/>
    <w:rsid w:val="0079650F"/>
    <w:rsid w:val="00796D8E"/>
    <w:rsid w:val="007A4098"/>
    <w:rsid w:val="007A50BF"/>
    <w:rsid w:val="007A5607"/>
    <w:rsid w:val="007A6815"/>
    <w:rsid w:val="007B0A5D"/>
    <w:rsid w:val="007B0DAC"/>
    <w:rsid w:val="007B228C"/>
    <w:rsid w:val="007B2649"/>
    <w:rsid w:val="007B2FE5"/>
    <w:rsid w:val="007B7F3A"/>
    <w:rsid w:val="007C0761"/>
    <w:rsid w:val="007C2B32"/>
    <w:rsid w:val="007C64A8"/>
    <w:rsid w:val="007D175F"/>
    <w:rsid w:val="007D2A41"/>
    <w:rsid w:val="007D446E"/>
    <w:rsid w:val="007D4BC7"/>
    <w:rsid w:val="007D5762"/>
    <w:rsid w:val="007D67D9"/>
    <w:rsid w:val="007E50DF"/>
    <w:rsid w:val="007F14F0"/>
    <w:rsid w:val="007F1D82"/>
    <w:rsid w:val="007F329A"/>
    <w:rsid w:val="007F7A21"/>
    <w:rsid w:val="0080004A"/>
    <w:rsid w:val="00800A05"/>
    <w:rsid w:val="008011E9"/>
    <w:rsid w:val="0080181F"/>
    <w:rsid w:val="00803AB5"/>
    <w:rsid w:val="008052A6"/>
    <w:rsid w:val="00805AC1"/>
    <w:rsid w:val="00807BF6"/>
    <w:rsid w:val="00810F89"/>
    <w:rsid w:val="008133F1"/>
    <w:rsid w:val="00816028"/>
    <w:rsid w:val="00823530"/>
    <w:rsid w:val="008245B6"/>
    <w:rsid w:val="00833300"/>
    <w:rsid w:val="0083435A"/>
    <w:rsid w:val="00834AD2"/>
    <w:rsid w:val="008364AD"/>
    <w:rsid w:val="00836ED9"/>
    <w:rsid w:val="00837081"/>
    <w:rsid w:val="00840EDE"/>
    <w:rsid w:val="0084435C"/>
    <w:rsid w:val="008453CC"/>
    <w:rsid w:val="00853825"/>
    <w:rsid w:val="00855DA8"/>
    <w:rsid w:val="0085784D"/>
    <w:rsid w:val="00860071"/>
    <w:rsid w:val="00861B32"/>
    <w:rsid w:val="00861B60"/>
    <w:rsid w:val="00862A90"/>
    <w:rsid w:val="00875B48"/>
    <w:rsid w:val="00875D99"/>
    <w:rsid w:val="00876342"/>
    <w:rsid w:val="00876363"/>
    <w:rsid w:val="0087679F"/>
    <w:rsid w:val="008948D9"/>
    <w:rsid w:val="0089497C"/>
    <w:rsid w:val="008A00D9"/>
    <w:rsid w:val="008A00DA"/>
    <w:rsid w:val="008A01FF"/>
    <w:rsid w:val="008A0261"/>
    <w:rsid w:val="008A1FBE"/>
    <w:rsid w:val="008A32D4"/>
    <w:rsid w:val="008A63DF"/>
    <w:rsid w:val="008A6D7A"/>
    <w:rsid w:val="008B3B32"/>
    <w:rsid w:val="008B5D3C"/>
    <w:rsid w:val="008B634A"/>
    <w:rsid w:val="008C2BBF"/>
    <w:rsid w:val="008C4D0D"/>
    <w:rsid w:val="008C5186"/>
    <w:rsid w:val="008C6356"/>
    <w:rsid w:val="008D3BD1"/>
    <w:rsid w:val="008D5227"/>
    <w:rsid w:val="008D6437"/>
    <w:rsid w:val="008D6BE7"/>
    <w:rsid w:val="008E0C27"/>
    <w:rsid w:val="008E1D88"/>
    <w:rsid w:val="008E1EDF"/>
    <w:rsid w:val="008E295A"/>
    <w:rsid w:val="008E4DA3"/>
    <w:rsid w:val="008E5AE7"/>
    <w:rsid w:val="008E64D4"/>
    <w:rsid w:val="008E728D"/>
    <w:rsid w:val="008E7750"/>
    <w:rsid w:val="008F15FB"/>
    <w:rsid w:val="008F3026"/>
    <w:rsid w:val="008F44D9"/>
    <w:rsid w:val="008F46CF"/>
    <w:rsid w:val="008F4C41"/>
    <w:rsid w:val="008F64D1"/>
    <w:rsid w:val="008F669E"/>
    <w:rsid w:val="008F6B6F"/>
    <w:rsid w:val="009024DB"/>
    <w:rsid w:val="009027F0"/>
    <w:rsid w:val="00910B7A"/>
    <w:rsid w:val="00912464"/>
    <w:rsid w:val="009126F4"/>
    <w:rsid w:val="00914702"/>
    <w:rsid w:val="00916DE0"/>
    <w:rsid w:val="00922C0D"/>
    <w:rsid w:val="00923068"/>
    <w:rsid w:val="00923802"/>
    <w:rsid w:val="00923F55"/>
    <w:rsid w:val="00923FD3"/>
    <w:rsid w:val="009256D7"/>
    <w:rsid w:val="009300D2"/>
    <w:rsid w:val="00930CBD"/>
    <w:rsid w:val="009327F1"/>
    <w:rsid w:val="00935149"/>
    <w:rsid w:val="009438AA"/>
    <w:rsid w:val="00944B16"/>
    <w:rsid w:val="0094550F"/>
    <w:rsid w:val="009467F9"/>
    <w:rsid w:val="00946A8E"/>
    <w:rsid w:val="00947169"/>
    <w:rsid w:val="00950E32"/>
    <w:rsid w:val="00950FF9"/>
    <w:rsid w:val="0095433A"/>
    <w:rsid w:val="009549C2"/>
    <w:rsid w:val="00960726"/>
    <w:rsid w:val="009631BB"/>
    <w:rsid w:val="00966240"/>
    <w:rsid w:val="009665CC"/>
    <w:rsid w:val="009723B7"/>
    <w:rsid w:val="00975EED"/>
    <w:rsid w:val="00976B5C"/>
    <w:rsid w:val="00976D13"/>
    <w:rsid w:val="009816B6"/>
    <w:rsid w:val="00982FF9"/>
    <w:rsid w:val="009832CE"/>
    <w:rsid w:val="009857CC"/>
    <w:rsid w:val="00990245"/>
    <w:rsid w:val="00990513"/>
    <w:rsid w:val="00990D50"/>
    <w:rsid w:val="0099273E"/>
    <w:rsid w:val="00992C4F"/>
    <w:rsid w:val="00994425"/>
    <w:rsid w:val="009A6A0A"/>
    <w:rsid w:val="009A7099"/>
    <w:rsid w:val="009B0A10"/>
    <w:rsid w:val="009B3C12"/>
    <w:rsid w:val="009B58A6"/>
    <w:rsid w:val="009C27BF"/>
    <w:rsid w:val="009C560F"/>
    <w:rsid w:val="009D02E5"/>
    <w:rsid w:val="009D23C4"/>
    <w:rsid w:val="009D674E"/>
    <w:rsid w:val="009D7E5F"/>
    <w:rsid w:val="009E0533"/>
    <w:rsid w:val="009E0F16"/>
    <w:rsid w:val="009E3E34"/>
    <w:rsid w:val="009E429D"/>
    <w:rsid w:val="009E4617"/>
    <w:rsid w:val="009E521C"/>
    <w:rsid w:val="009E59B6"/>
    <w:rsid w:val="009E6996"/>
    <w:rsid w:val="009E712B"/>
    <w:rsid w:val="009F2E9E"/>
    <w:rsid w:val="009F347F"/>
    <w:rsid w:val="009F4478"/>
    <w:rsid w:val="009F488D"/>
    <w:rsid w:val="00A011BF"/>
    <w:rsid w:val="00A023DF"/>
    <w:rsid w:val="00A0431C"/>
    <w:rsid w:val="00A15175"/>
    <w:rsid w:val="00A1755D"/>
    <w:rsid w:val="00A17CB6"/>
    <w:rsid w:val="00A2168E"/>
    <w:rsid w:val="00A2192D"/>
    <w:rsid w:val="00A22F7C"/>
    <w:rsid w:val="00A306C3"/>
    <w:rsid w:val="00A31885"/>
    <w:rsid w:val="00A3364B"/>
    <w:rsid w:val="00A42998"/>
    <w:rsid w:val="00A44F57"/>
    <w:rsid w:val="00A45480"/>
    <w:rsid w:val="00A46C12"/>
    <w:rsid w:val="00A4741F"/>
    <w:rsid w:val="00A51F52"/>
    <w:rsid w:val="00A54C77"/>
    <w:rsid w:val="00A55D4D"/>
    <w:rsid w:val="00A61860"/>
    <w:rsid w:val="00A62A5A"/>
    <w:rsid w:val="00A6637A"/>
    <w:rsid w:val="00A670CC"/>
    <w:rsid w:val="00A705E4"/>
    <w:rsid w:val="00A70BFD"/>
    <w:rsid w:val="00A72B89"/>
    <w:rsid w:val="00A73A9D"/>
    <w:rsid w:val="00A74119"/>
    <w:rsid w:val="00A76BE9"/>
    <w:rsid w:val="00A81CC2"/>
    <w:rsid w:val="00A840F9"/>
    <w:rsid w:val="00A84511"/>
    <w:rsid w:val="00A8554E"/>
    <w:rsid w:val="00A87088"/>
    <w:rsid w:val="00A87E00"/>
    <w:rsid w:val="00A9232E"/>
    <w:rsid w:val="00A9250D"/>
    <w:rsid w:val="00A94961"/>
    <w:rsid w:val="00A95402"/>
    <w:rsid w:val="00A968F7"/>
    <w:rsid w:val="00AA1AE9"/>
    <w:rsid w:val="00AA3DD2"/>
    <w:rsid w:val="00AA52AF"/>
    <w:rsid w:val="00AA6993"/>
    <w:rsid w:val="00AB21D4"/>
    <w:rsid w:val="00AB3E44"/>
    <w:rsid w:val="00AB4BC0"/>
    <w:rsid w:val="00AC08E7"/>
    <w:rsid w:val="00AC1363"/>
    <w:rsid w:val="00AC37E4"/>
    <w:rsid w:val="00AC4CEF"/>
    <w:rsid w:val="00AC627D"/>
    <w:rsid w:val="00AD0270"/>
    <w:rsid w:val="00AE00CC"/>
    <w:rsid w:val="00AE0149"/>
    <w:rsid w:val="00AE0828"/>
    <w:rsid w:val="00AE146F"/>
    <w:rsid w:val="00AE25FE"/>
    <w:rsid w:val="00AE2763"/>
    <w:rsid w:val="00AE30F4"/>
    <w:rsid w:val="00AE4558"/>
    <w:rsid w:val="00AE49A5"/>
    <w:rsid w:val="00AE780D"/>
    <w:rsid w:val="00AE79EE"/>
    <w:rsid w:val="00AF5C09"/>
    <w:rsid w:val="00AF7A8D"/>
    <w:rsid w:val="00B00777"/>
    <w:rsid w:val="00B01E32"/>
    <w:rsid w:val="00B036C2"/>
    <w:rsid w:val="00B04254"/>
    <w:rsid w:val="00B0547E"/>
    <w:rsid w:val="00B11E1A"/>
    <w:rsid w:val="00B150D2"/>
    <w:rsid w:val="00B2514A"/>
    <w:rsid w:val="00B26039"/>
    <w:rsid w:val="00B2655D"/>
    <w:rsid w:val="00B26E1B"/>
    <w:rsid w:val="00B30079"/>
    <w:rsid w:val="00B30381"/>
    <w:rsid w:val="00B30E34"/>
    <w:rsid w:val="00B32AA1"/>
    <w:rsid w:val="00B341F1"/>
    <w:rsid w:val="00B367B2"/>
    <w:rsid w:val="00B3689F"/>
    <w:rsid w:val="00B37008"/>
    <w:rsid w:val="00B40514"/>
    <w:rsid w:val="00B44994"/>
    <w:rsid w:val="00B44C88"/>
    <w:rsid w:val="00B4567F"/>
    <w:rsid w:val="00B46F4F"/>
    <w:rsid w:val="00B47D33"/>
    <w:rsid w:val="00B54031"/>
    <w:rsid w:val="00B54961"/>
    <w:rsid w:val="00B54CDE"/>
    <w:rsid w:val="00B60160"/>
    <w:rsid w:val="00B61293"/>
    <w:rsid w:val="00B6230A"/>
    <w:rsid w:val="00B63E52"/>
    <w:rsid w:val="00B656B1"/>
    <w:rsid w:val="00B665E3"/>
    <w:rsid w:val="00B7157E"/>
    <w:rsid w:val="00B7289E"/>
    <w:rsid w:val="00B750E0"/>
    <w:rsid w:val="00B7658B"/>
    <w:rsid w:val="00B77A59"/>
    <w:rsid w:val="00B8097D"/>
    <w:rsid w:val="00B85236"/>
    <w:rsid w:val="00B85D1D"/>
    <w:rsid w:val="00B876C1"/>
    <w:rsid w:val="00B9190E"/>
    <w:rsid w:val="00B9315B"/>
    <w:rsid w:val="00BA0430"/>
    <w:rsid w:val="00BA39B2"/>
    <w:rsid w:val="00BB0C1F"/>
    <w:rsid w:val="00BB1435"/>
    <w:rsid w:val="00BB52FA"/>
    <w:rsid w:val="00BC0C85"/>
    <w:rsid w:val="00BC2E4E"/>
    <w:rsid w:val="00BC772D"/>
    <w:rsid w:val="00BD07CF"/>
    <w:rsid w:val="00BD1564"/>
    <w:rsid w:val="00BD25F8"/>
    <w:rsid w:val="00BD4BA3"/>
    <w:rsid w:val="00BE1B32"/>
    <w:rsid w:val="00BE20B1"/>
    <w:rsid w:val="00BE60EF"/>
    <w:rsid w:val="00BF16D8"/>
    <w:rsid w:val="00BF2633"/>
    <w:rsid w:val="00BF3DD9"/>
    <w:rsid w:val="00BF4605"/>
    <w:rsid w:val="00BF6DDC"/>
    <w:rsid w:val="00C007A0"/>
    <w:rsid w:val="00C0157D"/>
    <w:rsid w:val="00C026A4"/>
    <w:rsid w:val="00C04DF3"/>
    <w:rsid w:val="00C06C6B"/>
    <w:rsid w:val="00C07E8D"/>
    <w:rsid w:val="00C11159"/>
    <w:rsid w:val="00C12EA6"/>
    <w:rsid w:val="00C136D3"/>
    <w:rsid w:val="00C14952"/>
    <w:rsid w:val="00C2538A"/>
    <w:rsid w:val="00C3060B"/>
    <w:rsid w:val="00C32A1C"/>
    <w:rsid w:val="00C3620D"/>
    <w:rsid w:val="00C379A8"/>
    <w:rsid w:val="00C46604"/>
    <w:rsid w:val="00C47885"/>
    <w:rsid w:val="00C5065B"/>
    <w:rsid w:val="00C53244"/>
    <w:rsid w:val="00C56610"/>
    <w:rsid w:val="00C6109A"/>
    <w:rsid w:val="00C618B0"/>
    <w:rsid w:val="00C62467"/>
    <w:rsid w:val="00C62986"/>
    <w:rsid w:val="00C62EE9"/>
    <w:rsid w:val="00C6474B"/>
    <w:rsid w:val="00C73D4C"/>
    <w:rsid w:val="00C74F19"/>
    <w:rsid w:val="00C75A3B"/>
    <w:rsid w:val="00C7719A"/>
    <w:rsid w:val="00C800E2"/>
    <w:rsid w:val="00C81074"/>
    <w:rsid w:val="00C8129C"/>
    <w:rsid w:val="00C82FD9"/>
    <w:rsid w:val="00C86877"/>
    <w:rsid w:val="00C87EA6"/>
    <w:rsid w:val="00C93AF3"/>
    <w:rsid w:val="00C94917"/>
    <w:rsid w:val="00C975F2"/>
    <w:rsid w:val="00C97881"/>
    <w:rsid w:val="00CA00E7"/>
    <w:rsid w:val="00CA4269"/>
    <w:rsid w:val="00CA4AFF"/>
    <w:rsid w:val="00CA52CC"/>
    <w:rsid w:val="00CA5D93"/>
    <w:rsid w:val="00CB00D3"/>
    <w:rsid w:val="00CB17CE"/>
    <w:rsid w:val="00CB1F5F"/>
    <w:rsid w:val="00CB41AF"/>
    <w:rsid w:val="00CB7907"/>
    <w:rsid w:val="00CB7E01"/>
    <w:rsid w:val="00CC065C"/>
    <w:rsid w:val="00CC06EC"/>
    <w:rsid w:val="00CC0A37"/>
    <w:rsid w:val="00CC0ABA"/>
    <w:rsid w:val="00CC14CD"/>
    <w:rsid w:val="00CC2074"/>
    <w:rsid w:val="00CC2C5C"/>
    <w:rsid w:val="00CC2C9D"/>
    <w:rsid w:val="00CC2E47"/>
    <w:rsid w:val="00CC5068"/>
    <w:rsid w:val="00CC55FA"/>
    <w:rsid w:val="00CC78FF"/>
    <w:rsid w:val="00CC7DE7"/>
    <w:rsid w:val="00CD3072"/>
    <w:rsid w:val="00CD5BB7"/>
    <w:rsid w:val="00CD7C6D"/>
    <w:rsid w:val="00CE03DC"/>
    <w:rsid w:val="00CE13C0"/>
    <w:rsid w:val="00CE17B9"/>
    <w:rsid w:val="00CE1F11"/>
    <w:rsid w:val="00CE3ABA"/>
    <w:rsid w:val="00CE4DCF"/>
    <w:rsid w:val="00CE4FF3"/>
    <w:rsid w:val="00CE6539"/>
    <w:rsid w:val="00CE666A"/>
    <w:rsid w:val="00CE6A57"/>
    <w:rsid w:val="00CE6C21"/>
    <w:rsid w:val="00CF1822"/>
    <w:rsid w:val="00CF240D"/>
    <w:rsid w:val="00CF29CC"/>
    <w:rsid w:val="00CF3653"/>
    <w:rsid w:val="00CF4857"/>
    <w:rsid w:val="00D00219"/>
    <w:rsid w:val="00D01256"/>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274F"/>
    <w:rsid w:val="00D23F4C"/>
    <w:rsid w:val="00D2408E"/>
    <w:rsid w:val="00D2456D"/>
    <w:rsid w:val="00D341CC"/>
    <w:rsid w:val="00D345EA"/>
    <w:rsid w:val="00D35104"/>
    <w:rsid w:val="00D37BDB"/>
    <w:rsid w:val="00D4062C"/>
    <w:rsid w:val="00D41B25"/>
    <w:rsid w:val="00D427DA"/>
    <w:rsid w:val="00D4356A"/>
    <w:rsid w:val="00D43C43"/>
    <w:rsid w:val="00D45A68"/>
    <w:rsid w:val="00D45AB5"/>
    <w:rsid w:val="00D50C86"/>
    <w:rsid w:val="00D53DDB"/>
    <w:rsid w:val="00D55662"/>
    <w:rsid w:val="00D56A80"/>
    <w:rsid w:val="00D616DB"/>
    <w:rsid w:val="00D65AE1"/>
    <w:rsid w:val="00D72C03"/>
    <w:rsid w:val="00D7464B"/>
    <w:rsid w:val="00D75859"/>
    <w:rsid w:val="00D75869"/>
    <w:rsid w:val="00D76361"/>
    <w:rsid w:val="00D76B46"/>
    <w:rsid w:val="00D82493"/>
    <w:rsid w:val="00D84FA1"/>
    <w:rsid w:val="00D93223"/>
    <w:rsid w:val="00D9612F"/>
    <w:rsid w:val="00D97768"/>
    <w:rsid w:val="00DA0CD3"/>
    <w:rsid w:val="00DA2FF8"/>
    <w:rsid w:val="00DA45C9"/>
    <w:rsid w:val="00DA628A"/>
    <w:rsid w:val="00DB1468"/>
    <w:rsid w:val="00DB220C"/>
    <w:rsid w:val="00DB4303"/>
    <w:rsid w:val="00DB4867"/>
    <w:rsid w:val="00DB65DC"/>
    <w:rsid w:val="00DB6F36"/>
    <w:rsid w:val="00DB7ADE"/>
    <w:rsid w:val="00DC75BE"/>
    <w:rsid w:val="00DD0242"/>
    <w:rsid w:val="00DD075C"/>
    <w:rsid w:val="00DD3C3D"/>
    <w:rsid w:val="00DD3CE0"/>
    <w:rsid w:val="00DD739D"/>
    <w:rsid w:val="00DD74D8"/>
    <w:rsid w:val="00DE1055"/>
    <w:rsid w:val="00DE525B"/>
    <w:rsid w:val="00DE5D35"/>
    <w:rsid w:val="00DF1FBE"/>
    <w:rsid w:val="00DF5B40"/>
    <w:rsid w:val="00DF66B2"/>
    <w:rsid w:val="00DF7942"/>
    <w:rsid w:val="00E029B6"/>
    <w:rsid w:val="00E057F0"/>
    <w:rsid w:val="00E07721"/>
    <w:rsid w:val="00E108EC"/>
    <w:rsid w:val="00E10CAC"/>
    <w:rsid w:val="00E1133E"/>
    <w:rsid w:val="00E11F4B"/>
    <w:rsid w:val="00E13638"/>
    <w:rsid w:val="00E14EB2"/>
    <w:rsid w:val="00E15622"/>
    <w:rsid w:val="00E15C8D"/>
    <w:rsid w:val="00E16304"/>
    <w:rsid w:val="00E17599"/>
    <w:rsid w:val="00E20A6A"/>
    <w:rsid w:val="00E2356F"/>
    <w:rsid w:val="00E2405C"/>
    <w:rsid w:val="00E25B81"/>
    <w:rsid w:val="00E26860"/>
    <w:rsid w:val="00E26FD3"/>
    <w:rsid w:val="00E26FFE"/>
    <w:rsid w:val="00E3222B"/>
    <w:rsid w:val="00E32DCB"/>
    <w:rsid w:val="00E336CE"/>
    <w:rsid w:val="00E35A8B"/>
    <w:rsid w:val="00E4092B"/>
    <w:rsid w:val="00E427D9"/>
    <w:rsid w:val="00E4310A"/>
    <w:rsid w:val="00E437DA"/>
    <w:rsid w:val="00E44B39"/>
    <w:rsid w:val="00E44E31"/>
    <w:rsid w:val="00E4643F"/>
    <w:rsid w:val="00E46A3F"/>
    <w:rsid w:val="00E50681"/>
    <w:rsid w:val="00E517A1"/>
    <w:rsid w:val="00E51B8D"/>
    <w:rsid w:val="00E52147"/>
    <w:rsid w:val="00E52F33"/>
    <w:rsid w:val="00E53FBB"/>
    <w:rsid w:val="00E612BC"/>
    <w:rsid w:val="00E62072"/>
    <w:rsid w:val="00E62271"/>
    <w:rsid w:val="00E647CB"/>
    <w:rsid w:val="00E65F4F"/>
    <w:rsid w:val="00E7008D"/>
    <w:rsid w:val="00E70796"/>
    <w:rsid w:val="00E71336"/>
    <w:rsid w:val="00E73A05"/>
    <w:rsid w:val="00E73E72"/>
    <w:rsid w:val="00E7517E"/>
    <w:rsid w:val="00E7661E"/>
    <w:rsid w:val="00E777DB"/>
    <w:rsid w:val="00E857A7"/>
    <w:rsid w:val="00E87D45"/>
    <w:rsid w:val="00E946B7"/>
    <w:rsid w:val="00E9528B"/>
    <w:rsid w:val="00E952AE"/>
    <w:rsid w:val="00E95565"/>
    <w:rsid w:val="00E96ECB"/>
    <w:rsid w:val="00EA2DF4"/>
    <w:rsid w:val="00EA7597"/>
    <w:rsid w:val="00EA7BC3"/>
    <w:rsid w:val="00EB2368"/>
    <w:rsid w:val="00EB259D"/>
    <w:rsid w:val="00EB2FC8"/>
    <w:rsid w:val="00EB4303"/>
    <w:rsid w:val="00EB54D0"/>
    <w:rsid w:val="00EB5EEA"/>
    <w:rsid w:val="00EC01B7"/>
    <w:rsid w:val="00EC0AB3"/>
    <w:rsid w:val="00EC0E65"/>
    <w:rsid w:val="00EC35BB"/>
    <w:rsid w:val="00ED0F67"/>
    <w:rsid w:val="00ED13D8"/>
    <w:rsid w:val="00ED2805"/>
    <w:rsid w:val="00ED3BA0"/>
    <w:rsid w:val="00ED43A0"/>
    <w:rsid w:val="00EE08A7"/>
    <w:rsid w:val="00EE1A20"/>
    <w:rsid w:val="00EE1E3B"/>
    <w:rsid w:val="00EE2DDE"/>
    <w:rsid w:val="00EF300F"/>
    <w:rsid w:val="00EF5CE2"/>
    <w:rsid w:val="00F00C80"/>
    <w:rsid w:val="00F0135D"/>
    <w:rsid w:val="00F01C24"/>
    <w:rsid w:val="00F03899"/>
    <w:rsid w:val="00F05516"/>
    <w:rsid w:val="00F06529"/>
    <w:rsid w:val="00F10DE2"/>
    <w:rsid w:val="00F13FF8"/>
    <w:rsid w:val="00F20551"/>
    <w:rsid w:val="00F25178"/>
    <w:rsid w:val="00F25E2C"/>
    <w:rsid w:val="00F307BA"/>
    <w:rsid w:val="00F31447"/>
    <w:rsid w:val="00F31770"/>
    <w:rsid w:val="00F32B6E"/>
    <w:rsid w:val="00F33005"/>
    <w:rsid w:val="00F359CE"/>
    <w:rsid w:val="00F36AED"/>
    <w:rsid w:val="00F43391"/>
    <w:rsid w:val="00F43DEB"/>
    <w:rsid w:val="00F44389"/>
    <w:rsid w:val="00F45058"/>
    <w:rsid w:val="00F55CA3"/>
    <w:rsid w:val="00F56D1B"/>
    <w:rsid w:val="00F57BD0"/>
    <w:rsid w:val="00F6058C"/>
    <w:rsid w:val="00F624A4"/>
    <w:rsid w:val="00F64B54"/>
    <w:rsid w:val="00F65202"/>
    <w:rsid w:val="00F675D3"/>
    <w:rsid w:val="00F74B50"/>
    <w:rsid w:val="00F80E7F"/>
    <w:rsid w:val="00F819BC"/>
    <w:rsid w:val="00F83D2B"/>
    <w:rsid w:val="00F853D6"/>
    <w:rsid w:val="00F8749D"/>
    <w:rsid w:val="00F94396"/>
    <w:rsid w:val="00F94727"/>
    <w:rsid w:val="00F9507B"/>
    <w:rsid w:val="00FA0A37"/>
    <w:rsid w:val="00FA4DD5"/>
    <w:rsid w:val="00FB0216"/>
    <w:rsid w:val="00FB2F29"/>
    <w:rsid w:val="00FB43AA"/>
    <w:rsid w:val="00FB6610"/>
    <w:rsid w:val="00FB696D"/>
    <w:rsid w:val="00FC0201"/>
    <w:rsid w:val="00FC0FF3"/>
    <w:rsid w:val="00FC68A7"/>
    <w:rsid w:val="00FD54C1"/>
    <w:rsid w:val="00FD7A4A"/>
    <w:rsid w:val="00FE0319"/>
    <w:rsid w:val="00FE3B8E"/>
    <w:rsid w:val="00FE4FEC"/>
    <w:rsid w:val="00FE5C38"/>
    <w:rsid w:val="00FE6FA1"/>
    <w:rsid w:val="00FF0A92"/>
    <w:rsid w:val="00FF2933"/>
    <w:rsid w:val="00FF38A6"/>
    <w:rsid w:val="00FF457C"/>
    <w:rsid w:val="00FF6972"/>
    <w:rsid w:val="00FF6C8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styleId="UnresolvedMention">
    <w:name w:val="Unresolved Mention"/>
    <w:basedOn w:val="DefaultParagraphFont"/>
    <w:uiPriority w:val="99"/>
    <w:semiHidden/>
    <w:unhideWhenUsed/>
    <w:rsid w:val="00CC5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571698021">
      <w:bodyDiv w:val="1"/>
      <w:marLeft w:val="0"/>
      <w:marRight w:val="0"/>
      <w:marTop w:val="0"/>
      <w:marBottom w:val="0"/>
      <w:divBdr>
        <w:top w:val="none" w:sz="0" w:space="0" w:color="auto"/>
        <w:left w:val="none" w:sz="0" w:space="0" w:color="auto"/>
        <w:bottom w:val="none" w:sz="0" w:space="0" w:color="auto"/>
        <w:right w:val="none" w:sz="0" w:space="0" w:color="auto"/>
      </w:divBdr>
      <w:divsChild>
        <w:div w:id="1294864830">
          <w:marLeft w:val="0"/>
          <w:marRight w:val="0"/>
          <w:marTop w:val="0"/>
          <w:marBottom w:val="0"/>
          <w:divBdr>
            <w:top w:val="none" w:sz="0" w:space="0" w:color="auto"/>
            <w:left w:val="none" w:sz="0" w:space="0" w:color="auto"/>
            <w:bottom w:val="none" w:sz="0" w:space="0" w:color="auto"/>
            <w:right w:val="none" w:sz="0" w:space="0" w:color="auto"/>
          </w:divBdr>
          <w:divsChild>
            <w:div w:id="980842253">
              <w:marLeft w:val="0"/>
              <w:marRight w:val="0"/>
              <w:marTop w:val="0"/>
              <w:marBottom w:val="0"/>
              <w:divBdr>
                <w:top w:val="none" w:sz="0" w:space="0" w:color="auto"/>
                <w:left w:val="none" w:sz="0" w:space="0" w:color="auto"/>
                <w:bottom w:val="none" w:sz="0" w:space="0" w:color="auto"/>
                <w:right w:val="none" w:sz="0" w:space="0" w:color="auto"/>
              </w:divBdr>
              <w:divsChild>
                <w:div w:id="12779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417A7-71F5-49D6-B052-50827FF7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5</Pages>
  <Words>3249</Words>
  <Characters>18520</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492</cp:revision>
  <dcterms:created xsi:type="dcterms:W3CDTF">2021-02-15T17:38:00Z</dcterms:created>
  <dcterms:modified xsi:type="dcterms:W3CDTF">2021-02-2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